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r w:rsidRPr="00472F78">
        <w:rPr>
          <w:rFonts w:ascii="Times New Roman" w:hAnsi="Times New Roman" w:cs="Times New Roman"/>
          <w:b/>
          <w:color w:val="auto"/>
        </w:rPr>
        <w:t>Introduction</w:t>
      </w:r>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0" w:name="_Toc6331339"/>
      <w:r w:rsidRPr="00472F78">
        <w:rPr>
          <w:rFonts w:cs="Times New Roman"/>
        </w:rPr>
        <w:t>Real life applications</w:t>
      </w:r>
      <w:bookmarkEnd w:id="0"/>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1" w:name="_Toc6331340"/>
      <w:r w:rsidRPr="00472F78">
        <w:rPr>
          <w:rFonts w:cs="Times New Roman"/>
        </w:rPr>
        <w:t>Types &amp; meth</w:t>
      </w:r>
      <w:r w:rsidR="000A2A9B" w:rsidRPr="00472F78">
        <w:rPr>
          <w:rFonts w:cs="Times New Roman"/>
        </w:rPr>
        <w:t>ods of Signature Verification</w:t>
      </w:r>
      <w:bookmarkEnd w:id="1"/>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2" w:name="_Toc6331341"/>
      <w:r w:rsidRPr="00472F78">
        <w:rPr>
          <w:rFonts w:cs="Times New Roman"/>
        </w:rPr>
        <w:t>Performance evaluation parameters</w:t>
      </w:r>
      <w:bookmarkEnd w:id="2"/>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8C4BFF">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3" w:name="_Toc6331342"/>
      <w:r w:rsidRPr="00472F78">
        <w:rPr>
          <w:rFonts w:ascii="Times New Roman" w:hAnsi="Times New Roman" w:cs="Times New Roman"/>
          <w:b/>
          <w:color w:val="auto"/>
        </w:rPr>
        <w:t>Motivation</w:t>
      </w:r>
      <w:bookmarkEnd w:id="3"/>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4" w:name="_Toc6331343"/>
      <w:r w:rsidRPr="00472F78">
        <w:rPr>
          <w:rFonts w:ascii="Times New Roman" w:hAnsi="Times New Roman" w:cs="Times New Roman"/>
          <w:b/>
          <w:color w:val="auto"/>
        </w:rPr>
        <w:t>Problem definition</w:t>
      </w:r>
      <w:bookmarkEnd w:id="4"/>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5" w:name="_Toc6331344"/>
      <w:r w:rsidRPr="00472F78">
        <w:rPr>
          <w:rFonts w:ascii="Times New Roman" w:hAnsi="Times New Roman" w:cs="Times New Roman"/>
          <w:b/>
          <w:color w:val="auto"/>
          <w:lang w:val="en-IN"/>
        </w:rPr>
        <w:lastRenderedPageBreak/>
        <w:t>Literature review</w:t>
      </w:r>
      <w:bookmarkEnd w:id="5"/>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32128"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A376FC"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A376FC" w:rsidRPr="00F83610" w:rsidRDefault="00A376FC"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8C4BFF">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37248"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76FC">
        <w:rPr>
          <w:noProof/>
        </w:rPr>
        <w:pict>
          <v:shape id="_x0000_s1027" type="#_x0000_t202" style="position:absolute;left:0;text-align:left;margin-left:259.75pt;margin-top:152.4pt;width:211.2pt;height:21pt;z-index:251659264;mso-position-horizontal-relative:text;mso-position-vertical-relative:text" stroked="f">
            <v:textbox style="mso-next-textbox:#_x0000_s1027;mso-fit-shape-to-text:t" inset="0,0,0,0">
              <w:txbxContent>
                <w:p w:rsidR="00A376FC" w:rsidRPr="00F83610" w:rsidRDefault="00A376FC"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8C4BFF">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8C4BFF">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A376FC"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A376FC" w:rsidRPr="00F83610" w:rsidRDefault="00A376FC"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8C4BFF">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47488"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8C4BFF">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1584"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A376FC"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A376FC" w:rsidRPr="00F83610" w:rsidRDefault="00A376FC"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8C4BFF">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7728"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76FC">
        <w:rPr>
          <w:noProof/>
        </w:rPr>
        <w:pict>
          <v:shape id="_x0000_s1030" type="#_x0000_t202" style="position:absolute;left:0;text-align:left;margin-left:255.9pt;margin-top:179.05pt;width:179.35pt;height:22.65pt;z-index:251662336;mso-position-horizontal-relative:text;mso-position-vertical-relative:text" stroked="f">
            <v:textbox style="mso-next-textbox:#_x0000_s1030;mso-fit-shape-to-text:t" inset="0,0,0,0">
              <w:txbxContent>
                <w:p w:rsidR="00A376FC" w:rsidRPr="00F83610" w:rsidRDefault="00A376FC"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8C4BFF">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8C4BFF">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73088"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A376FC">
        <w:rPr>
          <w:noProof/>
        </w:rPr>
        <w:pict>
          <v:shape id="_x0000_s1031" type="#_x0000_t202" style="position:absolute;left:0;text-align:left;margin-left:223.75pt;margin-top:273.1pt;width:227.15pt;height:22.65pt;z-index:251663360;mso-position-horizontal-relative:text;mso-position-vertical-relative:text" stroked="f">
            <v:textbox style="mso-next-textbox:#_x0000_s1031;mso-fit-shape-to-text:t" inset="0,0,0,0">
              <w:txbxContent>
                <w:p w:rsidR="00A376FC" w:rsidRPr="009B2AC0" w:rsidRDefault="00A376FC"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8C4BFF">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62848"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A376FC"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408;mso-position-horizontal-relative:text;mso-position-vertical-relative:text" stroked="f">
            <v:textbox style="mso-next-textbox:#_x0000_s1036;mso-fit-shape-to-text:t" inset="0,0,0,0">
              <w:txbxContent>
                <w:p w:rsidR="00A376FC" w:rsidRPr="00C465E3" w:rsidRDefault="00A376FC"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8C4BFF">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A376FC"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384;mso-position-horizontal-relative:text;mso-position-vertical-relative:text" stroked="f">
            <v:textbox style="mso-next-textbox:#_x0000_s1034;mso-fit-shape-to-text:t" inset="0,0,0,0">
              <w:txbxContent>
                <w:p w:rsidR="00A376FC" w:rsidRPr="00DC175C" w:rsidRDefault="00A376FC"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8C4BFF">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67968"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6" w:name="_Toc6331345"/>
      <w:r w:rsidRPr="00472F78">
        <w:rPr>
          <w:rFonts w:ascii="Times New Roman" w:hAnsi="Times New Roman" w:cs="Times New Roman"/>
          <w:b/>
          <w:color w:val="auto"/>
        </w:rPr>
        <w:lastRenderedPageBreak/>
        <w:t>Proposed work (algorithm/ techniques/ experimental setup)</w:t>
      </w:r>
      <w:bookmarkEnd w:id="6"/>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7" w:name="_Toc6331346"/>
      <w:r w:rsidRPr="00472F78">
        <w:rPr>
          <w:rFonts w:cs="Times New Roman"/>
        </w:rPr>
        <w:t>Algorithm to be used</w:t>
      </w:r>
      <w:bookmarkEnd w:id="7"/>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2">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8C4BFF">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BF020A" w:rsidRDefault="00BF020A" w:rsidP="003260EC">
      <w:pPr>
        <w:pStyle w:val="Heading2"/>
        <w:numPr>
          <w:ilvl w:val="1"/>
          <w:numId w:val="14"/>
        </w:numPr>
      </w:pPr>
      <w:bookmarkStart w:id="8" w:name="_Toc6331347"/>
      <w:r w:rsidRPr="00BF020A">
        <w:lastRenderedPageBreak/>
        <w:t>Otsu thresholding</w:t>
      </w:r>
      <w:bookmarkEnd w:id="8"/>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3"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4"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5"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6967AD" w:rsidRDefault="006967AD" w:rsidP="006967AD">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w:t>
      </w:r>
      <w:r>
        <w:rPr>
          <w:color w:val="4F81BD" w:themeColor="accent1"/>
        </w:rPr>
        <w:t>Different thresholding methods</w:t>
      </w:r>
      <w:r w:rsidRPr="0076297A">
        <w:rPr>
          <w:color w:val="4F81BD" w:themeColor="accent1"/>
        </w:rPr>
        <w:t>.</w:t>
      </w:r>
    </w:p>
    <w:p w:rsidR="006967AD" w:rsidRPr="0076297A" w:rsidRDefault="006967AD" w:rsidP="006967AD">
      <w:pPr>
        <w:pStyle w:val="wp-caption-text"/>
        <w:spacing w:before="0" w:beforeAutospacing="0" w:after="0" w:afterAutospacing="0" w:line="360" w:lineRule="atLeast"/>
        <w:jc w:val="center"/>
        <w:textAlignment w:val="baseline"/>
        <w:rPr>
          <w:color w:val="4F81BD" w:themeColor="accent1"/>
        </w:rPr>
      </w:pP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bookmarkStart w:id="9" w:name="_Toc6331348"/>
      <w:r>
        <w:t>Local Binary Patterns</w:t>
      </w:r>
      <w:bookmarkEnd w:id="9"/>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7"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8"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29"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9176AE">
        <w:rPr>
          <w:rStyle w:val="Strong"/>
          <w:color w:val="4F81BD" w:themeColor="accent1"/>
          <w:bdr w:val="none" w:sz="0" w:space="0" w:color="auto" w:frame="1"/>
        </w:rPr>
        <w:t>4</w:t>
      </w:r>
      <w:r w:rsidRPr="0076297A">
        <w:rPr>
          <w:rStyle w:val="Strong"/>
          <w:color w:val="4F81BD" w:themeColor="accent1"/>
          <w:bdr w:val="none" w:sz="0" w:space="0" w:color="auto" w:frame="1"/>
        </w:rPr>
        <w:t>:</w:t>
      </w:r>
      <w:r w:rsidRPr="0076297A">
        <w:rPr>
          <w:color w:val="4F81BD" w:themeColor="accent1"/>
        </w:rPr>
        <w:t> The first step in constructing a LBP.</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2"/>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6017C6" w:rsidRDefault="009A0A70" w:rsidP="006017C6">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9176AE">
        <w:rPr>
          <w:rStyle w:val="Strong"/>
          <w:color w:val="4F81BD" w:themeColor="accent1"/>
          <w:bdr w:val="none" w:sz="0" w:space="0" w:color="auto" w:frame="1"/>
        </w:rPr>
        <w:t>15:</w:t>
      </w:r>
      <w:r w:rsidRPr="008F4C2E">
        <w:rPr>
          <w:color w:val="4F81BD" w:themeColor="accent1"/>
        </w:rPr>
        <w:t> </w:t>
      </w:r>
      <w:r w:rsidR="006017C6" w:rsidRPr="0076297A">
        <w:rPr>
          <w:color w:val="4F81BD" w:themeColor="accent1"/>
        </w:rPr>
        <w:t xml:space="preserve">The </w:t>
      </w:r>
      <w:r w:rsidR="006017C6">
        <w:rPr>
          <w:color w:val="4F81BD" w:themeColor="accent1"/>
        </w:rPr>
        <w:t>second</w:t>
      </w:r>
      <w:r w:rsidR="006017C6" w:rsidRPr="0076297A">
        <w:rPr>
          <w:color w:val="4F81BD" w:themeColor="accent1"/>
        </w:rPr>
        <w:t xml:space="preserve"> step in constructing a LBP.</w:t>
      </w:r>
    </w:p>
    <w:p w:rsidR="00E01C02" w:rsidRDefault="00E01C02" w:rsidP="008F4C2E">
      <w:pPr>
        <w:pStyle w:val="wp-caption-text"/>
        <w:spacing w:before="0" w:beforeAutospacing="0" w:after="0" w:afterAutospacing="0" w:line="360" w:lineRule="atLeast"/>
        <w:jc w:val="center"/>
        <w:textAlignment w:val="baseline"/>
        <w:rPr>
          <w:color w:val="4F81BD" w:themeColor="accent1"/>
        </w:rPr>
      </w:pPr>
    </w:p>
    <w:p w:rsidR="00E01C02" w:rsidRDefault="00E01C02" w:rsidP="008F4C2E">
      <w:pPr>
        <w:pStyle w:val="wp-caption-text"/>
        <w:spacing w:before="0" w:beforeAutospacing="0" w:after="0" w:afterAutospacing="0" w:line="360" w:lineRule="atLeast"/>
        <w:jc w:val="center"/>
        <w:textAlignment w:val="baseline"/>
        <w:rPr>
          <w:color w:val="4F81BD" w:themeColor="accent1"/>
        </w:rPr>
      </w:pPr>
    </w:p>
    <w:p w:rsidR="00F908E6" w:rsidRDefault="00E01C02" w:rsidP="008F4C2E">
      <w:pPr>
        <w:pStyle w:val="wp-caption-text"/>
        <w:spacing w:before="0" w:beforeAutospacing="0" w:after="0" w:afterAutospacing="0" w:line="360" w:lineRule="atLeast"/>
        <w:jc w:val="center"/>
        <w:textAlignment w:val="baseline"/>
        <w:rPr>
          <w:color w:val="4F81BD" w:themeColor="accent1"/>
        </w:rPr>
      </w:pPr>
      <w:r>
        <w:rPr>
          <w:color w:val="4F81BD" w:themeColor="accent1"/>
        </w:rPr>
        <w:t xml:space="preserve"> </w:t>
      </w: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t>In this example we start at the top-right point and work our way </w:t>
      </w:r>
      <w:r w:rsidRPr="0076297A">
        <w:rPr>
          <w:rStyle w:val="Emphasis"/>
          <w:b/>
          <w:bCs/>
          <w:i w:val="0"/>
          <w:bdr w:val="none" w:sz="0" w:space="0" w:color="auto" w:frame="1"/>
        </w:rPr>
        <w:t>clockwise</w:t>
      </w:r>
      <w:r w:rsidRPr="0076297A">
        <w:t xml:space="preserve"> accumulating the binary string as we go along. We can then convert this </w:t>
      </w:r>
      <w:r w:rsidRPr="0076297A">
        <w:lastRenderedPageBreak/>
        <w:t>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9176AE">
        <w:rPr>
          <w:rStyle w:val="Strong"/>
          <w:color w:val="4F81BD" w:themeColor="accent1"/>
          <w:bdr w:val="none" w:sz="0" w:space="0" w:color="auto" w:frame="1"/>
        </w:rPr>
        <w:t>16</w:t>
      </w:r>
      <w:r w:rsidRPr="004A4F89">
        <w:rPr>
          <w:rStyle w:val="Strong"/>
          <w:color w:val="4F81BD" w:themeColor="accent1"/>
          <w:bdr w:val="none" w:sz="0" w:space="0" w:color="auto" w:frame="1"/>
        </w:rPr>
        <w:t>:</w:t>
      </w:r>
      <w:r w:rsidRPr="004A4F89">
        <w:rPr>
          <w:color w:val="4F81BD" w:themeColor="accent1"/>
        </w:rPr>
        <w:t> </w:t>
      </w:r>
      <w:r w:rsidR="006017C6" w:rsidRPr="0076297A">
        <w:rPr>
          <w:color w:val="4F81BD" w:themeColor="accent1"/>
        </w:rPr>
        <w:t xml:space="preserve">The </w:t>
      </w:r>
      <w:r w:rsidR="006017C6">
        <w:rPr>
          <w:color w:val="4F81BD" w:themeColor="accent1"/>
        </w:rPr>
        <w:t>third</w:t>
      </w:r>
      <w:r w:rsidR="006017C6" w:rsidRPr="0076297A">
        <w:rPr>
          <w:color w:val="4F81BD" w:themeColor="accent1"/>
        </w:rPr>
        <w:t xml:space="preserve"> step in constructing a LBP.</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6"/>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9176AE">
        <w:rPr>
          <w:rStyle w:val="Strong"/>
          <w:color w:val="4F81BD" w:themeColor="accent1"/>
          <w:bdr w:val="none" w:sz="0" w:space="0" w:color="auto" w:frame="1"/>
        </w:rPr>
        <w:t>17</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 xml:space="preserve">minimum </w:t>
      </w:r>
      <w:r w:rsidRPr="0076297A">
        <w:rPr>
          <w:rStyle w:val="Emphasis"/>
          <w:i w:val="0"/>
          <w:bdr w:val="none" w:sz="0" w:space="0" w:color="auto" w:frame="1"/>
        </w:rPr>
        <w:lastRenderedPageBreak/>
        <w:t>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9176AE">
        <w:rPr>
          <w:rStyle w:val="Strong"/>
          <w:color w:val="4F81BD" w:themeColor="accent1"/>
          <w:bdr w:val="none" w:sz="0" w:space="0" w:color="auto" w:frame="1"/>
        </w:rPr>
        <w:t>18</w:t>
      </w:r>
      <w:r w:rsidR="008616FC">
        <w:rPr>
          <w:rStyle w:val="Strong"/>
          <w:color w:val="4F81BD" w:themeColor="accent1"/>
          <w:bdr w:val="none" w:sz="0" w:space="0" w:color="auto" w:frame="1"/>
        </w:rPr>
        <w:t>:</w:t>
      </w:r>
      <w:r w:rsidR="008616FC">
        <w:rPr>
          <w:color w:val="4F81BD" w:themeColor="accent1"/>
        </w:rPr>
        <w:t xml:space="preserve"> H</w:t>
      </w:r>
      <w:r w:rsidRPr="00182065">
        <w:rPr>
          <w:color w:val="4F81BD" w:themeColor="accent1"/>
        </w:rPr>
        <w:t xml:space="preserve">istogram </w:t>
      </w:r>
      <w:r w:rsidR="008616FC">
        <w:rPr>
          <w:color w:val="4F81BD" w:themeColor="accent1"/>
        </w:rPr>
        <w:t>for LBP image</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w:t>
      </w:r>
      <w:r w:rsidR="009176AE">
        <w:rPr>
          <w:rStyle w:val="Strong"/>
          <w:color w:val="4F81BD" w:themeColor="accent1"/>
          <w:bdr w:val="none" w:sz="0" w:space="0" w:color="auto" w:frame="1"/>
        </w:rPr>
        <w:t>9</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bookmarkStart w:id="10" w:name="_Toc6331349"/>
      <w:r w:rsidRPr="002649E8">
        <w:t>K-Nearest Neighbours</w:t>
      </w:r>
      <w:bookmarkEnd w:id="10"/>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2"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9176AE">
        <w:rPr>
          <w:sz w:val="24"/>
        </w:rPr>
        <w:t>20:</w:t>
      </w:r>
      <w:r w:rsidRPr="001F584D">
        <w:rPr>
          <w:sz w:val="24"/>
        </w:rPr>
        <w:t xml:space="preserve"> data points</w:t>
      </w:r>
      <w:r w:rsidR="00233BC2">
        <w:rPr>
          <w:sz w:val="24"/>
        </w:rPr>
        <w:t xml:space="preserve"> set 1</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9176AE">
        <w:rPr>
          <w:sz w:val="24"/>
        </w:rPr>
        <w:t>21</w:t>
      </w:r>
      <w:r w:rsidR="00C26295" w:rsidRPr="00056413">
        <w:rPr>
          <w:sz w:val="24"/>
        </w:rPr>
        <w:t>:</w:t>
      </w:r>
      <w:r w:rsidRPr="00056413">
        <w:rPr>
          <w:sz w:val="24"/>
        </w:rPr>
        <w:t xml:space="preserve"> data points</w:t>
      </w:r>
      <w:r w:rsidR="00233BC2">
        <w:rPr>
          <w:sz w:val="24"/>
        </w:rPr>
        <w:t xml:space="preserve"> set 2</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bookmarkStart w:id="11" w:name="_Toc6331350"/>
      <w:r w:rsidRPr="00472F78">
        <w:rPr>
          <w:rFonts w:cs="Times New Roman"/>
        </w:rPr>
        <w:lastRenderedPageBreak/>
        <w:t>Implementation tools end setup</w:t>
      </w:r>
      <w:bookmarkEnd w:id="11"/>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27008"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2" w:name="_Toc6331351"/>
      <w:r>
        <w:t>Python using PyCharm</w:t>
      </w:r>
      <w:bookmarkEnd w:id="12"/>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A376FC"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432;mso-position-horizontal-relative:text;mso-position-vertical-relative:text" stroked="f">
            <v:textbox style="mso-next-textbox:#_x0000_s1042" inset="0,0,0,0">
              <w:txbxContent>
                <w:p w:rsidR="00A376FC" w:rsidRPr="00FE75D9" w:rsidRDefault="00A376FC" w:rsidP="007D5555">
                  <w:pPr>
                    <w:pStyle w:val="Caption"/>
                    <w:rPr>
                      <w:rFonts w:cs="Times New Roman"/>
                      <w:sz w:val="24"/>
                    </w:rPr>
                  </w:pPr>
                  <w:r>
                    <w:t xml:space="preserve">Figure 22: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6"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16768"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A376FC"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456;mso-position-horizontal-relative:text;mso-position-vertical-relative:text" stroked="f">
            <v:textbox style="mso-next-textbox:#_x0000_s1043" inset="0,0,0,0">
              <w:txbxContent>
                <w:p w:rsidR="00A376FC" w:rsidRPr="00FE75D9" w:rsidRDefault="00A376FC" w:rsidP="007D5555">
                  <w:pPr>
                    <w:pStyle w:val="Caption"/>
                    <w:rPr>
                      <w:rFonts w:cs="Times New Roman"/>
                      <w:sz w:val="24"/>
                    </w:rPr>
                  </w:pPr>
                  <w:r>
                    <w:t xml:space="preserve">Figure 23: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3" w:name="_Toc6331352"/>
      <w:r>
        <w:lastRenderedPageBreak/>
        <w:t>Database using MySQL</w:t>
      </w:r>
      <w:bookmarkEnd w:id="13"/>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A376FC"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480;mso-position-horizontal-relative:text;mso-position-vertical-relative:text" stroked="f">
            <v:textbox style="mso-next-textbox:#_x0000_s1044" inset="0,0,0,0">
              <w:txbxContent>
                <w:p w:rsidR="00A376FC" w:rsidRPr="00716C23" w:rsidRDefault="00A376FC" w:rsidP="005C6E3E">
                  <w:pPr>
                    <w:pStyle w:val="Caption"/>
                  </w:pPr>
                  <w:r>
                    <w:t>Figure 24: SQL logo</w:t>
                  </w:r>
                </w:p>
              </w:txbxContent>
            </v:textbox>
            <w10:wrap type="square"/>
          </v:shape>
        </w:pict>
      </w:r>
      <w:r w:rsidR="004A12E0" w:rsidRPr="000D63A2">
        <w:rPr>
          <w:noProof/>
        </w:rPr>
        <w:drawing>
          <wp:anchor distT="0" distB="0" distL="114300" distR="114300" simplePos="0" relativeHeight="251621888"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80256"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A376FC"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69504;mso-position-horizontal-relative:text;mso-position-vertical-relative:text" stroked="f">
            <v:textbox style="mso-next-textbox:#_x0000_s1045" inset="0,0,0,0">
              <w:txbxContent>
                <w:p w:rsidR="00A376FC" w:rsidRPr="00716C23" w:rsidRDefault="00A376FC" w:rsidP="005C6E3E">
                  <w:pPr>
                    <w:pStyle w:val="Caption"/>
                  </w:pPr>
                  <w:r>
                    <w:t>Figure 25: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4" w:name="_Toc6331353"/>
      <w:r w:rsidRPr="00472F78">
        <w:rPr>
          <w:rFonts w:ascii="Times New Roman" w:hAnsi="Times New Roman" w:cs="Times New Roman"/>
          <w:b/>
          <w:color w:val="auto"/>
        </w:rPr>
        <w:lastRenderedPageBreak/>
        <w:t>Work done</w:t>
      </w:r>
      <w:bookmarkEnd w:id="14"/>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5" w:name="_Toc6331354"/>
      <w:r w:rsidRPr="00472F78">
        <w:rPr>
          <w:rFonts w:cs="Times New Roman"/>
        </w:rPr>
        <w:t>Research</w:t>
      </w:r>
      <w:bookmarkEnd w:id="15"/>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6" w:name="_Toc6331355"/>
      <w:r w:rsidRPr="00472F78">
        <w:rPr>
          <w:rFonts w:cs="Times New Roman"/>
        </w:rPr>
        <w:t>Dataset preparation</w:t>
      </w:r>
      <w:bookmarkEnd w:id="16"/>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A213D0"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lang w:val="en-AU"/>
        </w:rPr>
        <w:t xml:space="preserve">The signature verification system would need a set of image dataset having handwritten signatures from different authors. </w:t>
      </w:r>
      <w:r w:rsidRPr="00A213D0">
        <w:rPr>
          <w:rFonts w:ascii="Times New Roman" w:hAnsi="Times New Roman" w:cs="Times New Roman"/>
          <w:sz w:val="24"/>
        </w:rPr>
        <w:t xml:space="preserve">The data set prepared was taken from web uploaded by researchers online on the website </w:t>
      </w:r>
      <w:r w:rsidRPr="00A213D0">
        <w:rPr>
          <w:rFonts w:ascii="Times New Roman" w:hAnsi="Times New Roman" w:cs="Times New Roman"/>
          <w:i/>
          <w:sz w:val="24"/>
        </w:rPr>
        <w:t>[42]</w:t>
      </w:r>
      <w:r w:rsidRPr="00A213D0">
        <w:rPr>
          <w:rFonts w:ascii="Times New Roman" w:hAnsi="Times New Roman" w:cs="Times New Roman"/>
          <w:sz w:val="24"/>
        </w:rPr>
        <w:t>.</w:t>
      </w:r>
      <w:r w:rsidRPr="00A213D0">
        <w:rPr>
          <w:rFonts w:ascii="Times New Roman" w:hAnsi="Times New Roman" w:cs="Times New Roman"/>
          <w:color w:val="24292E"/>
          <w:sz w:val="28"/>
          <w:shd w:val="clear" w:color="auto" w:fill="FFFFFF"/>
        </w:rPr>
        <w:t xml:space="preserve"> </w:t>
      </w:r>
      <w:r w:rsidRPr="00A213D0">
        <w:rPr>
          <w:rFonts w:ascii="Times New Roman" w:hAnsi="Times New Roman" w:cs="Times New Roman"/>
          <w:color w:val="24292E"/>
          <w:sz w:val="24"/>
          <w:szCs w:val="20"/>
          <w:shd w:val="clear" w:color="auto" w:fill="FFFFFF"/>
        </w:rPr>
        <w:t xml:space="preserve">The CEDAR signature dataset is one of the benchmark datasets for signature verification. </w:t>
      </w:r>
      <w:r w:rsidRPr="00A213D0">
        <w:rPr>
          <w:rFonts w:ascii="Times New Roman" w:hAnsi="Times New Roman" w:cs="Times New Roman"/>
          <w:sz w:val="24"/>
          <w:szCs w:val="20"/>
        </w:rPr>
        <w:t xml:space="preserve"> </w:t>
      </w:r>
      <w:r w:rsidRPr="00A213D0">
        <w:rPr>
          <w:rFonts w:ascii="Times New Roman" w:hAnsi="Times New Roman" w:cs="Times New Roman"/>
          <w:sz w:val="24"/>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A213D0">
        <w:rPr>
          <w:rFonts w:ascii="Times New Roman" w:hAnsi="Times New Roman" w:cs="Times New Roman"/>
          <w:sz w:val="24"/>
          <w:szCs w:val="20"/>
        </w:rPr>
        <w:t xml:space="preserve">different classes. </w:t>
      </w:r>
    </w:p>
    <w:p w:rsidR="00262764"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szCs w:val="20"/>
        </w:rPr>
        <w:t xml:space="preserve">The dataset is divided in an approximate ratio of 4:1 for preparing training and testing data respectively. Therefore 988 training images and 260 testing images kept in two different folders combine to a total of 1248 images. </w:t>
      </w:r>
    </w:p>
    <w:p w:rsidR="00A2044F" w:rsidRDefault="00262764" w:rsidP="00D77F2B">
      <w:pPr>
        <w:pStyle w:val="NoSpacing"/>
        <w:spacing w:line="276" w:lineRule="auto"/>
        <w:jc w:val="center"/>
      </w:pPr>
      <w:r w:rsidRPr="00262764">
        <w:rPr>
          <w:noProof/>
        </w:rPr>
        <w:drawing>
          <wp:inline distT="0" distB="0" distL="0" distR="0" wp14:anchorId="4A839FF5" wp14:editId="408E2209">
            <wp:extent cx="4772891" cy="2618105"/>
            <wp:effectExtent l="19050" t="19050" r="889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0"/>
                    <a:stretch>
                      <a:fillRect/>
                    </a:stretch>
                  </pic:blipFill>
                  <pic:spPr>
                    <a:xfrm>
                      <a:off x="0" y="0"/>
                      <a:ext cx="4795013" cy="2630240"/>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9176AE">
        <w:t>26</w:t>
      </w:r>
      <w:r>
        <w:t>: Dataset prepared</w:t>
      </w:r>
    </w:p>
    <w:p w:rsidR="00070A1F" w:rsidRPr="001576B5" w:rsidRDefault="0005358C" w:rsidP="003260EC">
      <w:pPr>
        <w:pStyle w:val="Heading2"/>
        <w:numPr>
          <w:ilvl w:val="1"/>
          <w:numId w:val="11"/>
        </w:numPr>
        <w:ind w:left="540" w:hanging="540"/>
        <w:rPr>
          <w:rFonts w:cs="Times New Roman"/>
        </w:rPr>
      </w:pPr>
      <w:bookmarkStart w:id="17" w:name="_Toc6331356"/>
      <w:r w:rsidRPr="00472F78">
        <w:rPr>
          <w:rFonts w:cs="Times New Roman"/>
        </w:rPr>
        <w:lastRenderedPageBreak/>
        <w:t>Implementation</w:t>
      </w:r>
      <w:bookmarkEnd w:id="17"/>
    </w:p>
    <w:p w:rsidR="003D1CA6" w:rsidRDefault="00162FB3" w:rsidP="003D1CA6">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F152DF" w:rsidP="00CE5392">
      <w:pPr>
        <w:pStyle w:val="NoSpacing"/>
        <w:spacing w:line="276" w:lineRule="auto"/>
        <w:jc w:val="center"/>
      </w:pPr>
      <w:r>
        <w:rPr>
          <w:noProof/>
        </w:rPr>
        <w:drawing>
          <wp:inline distT="0" distB="0" distL="0" distR="0" wp14:anchorId="0754124B" wp14:editId="672A1429">
            <wp:extent cx="5790565" cy="3189514"/>
            <wp:effectExtent l="19050" t="1905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65"/>
                    <a:stretch/>
                  </pic:blipFill>
                  <pic:spPr bwMode="auto">
                    <a:xfrm>
                      <a:off x="0" y="0"/>
                      <a:ext cx="5790565" cy="318951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4D1D7E" w:rsidRDefault="00C67DCC" w:rsidP="006D79FF">
      <w:pPr>
        <w:pStyle w:val="Caption"/>
      </w:pPr>
      <w:r>
        <w:t xml:space="preserve">Figure </w:t>
      </w:r>
      <w:r w:rsidR="009176AE">
        <w:t>27</w:t>
      </w:r>
      <w:r>
        <w:t xml:space="preserve">: </w:t>
      </w:r>
      <w:r w:rsidR="00B90846">
        <w:t>Python program files prepared in PyCharm</w:t>
      </w:r>
    </w:p>
    <w:p w:rsidR="003D1CA6" w:rsidRPr="003D1CA6" w:rsidRDefault="003D1CA6" w:rsidP="003D1CA6"/>
    <w:p w:rsidR="004D1D7E" w:rsidRPr="00B45595" w:rsidRDefault="004D1D7E" w:rsidP="003260EC">
      <w:pPr>
        <w:pStyle w:val="Heading3"/>
        <w:numPr>
          <w:ilvl w:val="2"/>
          <w:numId w:val="11"/>
        </w:numPr>
      </w:pPr>
      <w:bookmarkStart w:id="18" w:name="_Toc6331357"/>
      <w:r>
        <w:t>Main</w:t>
      </w:r>
      <w:r w:rsidRPr="00B45595">
        <w:t>.py</w:t>
      </w:r>
      <w:bookmarkEnd w:id="18"/>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2748C0" w:rsidP="002748C0">
      <w:pPr>
        <w:pStyle w:val="NoSpacing"/>
        <w:spacing w:line="276" w:lineRule="auto"/>
        <w:jc w:val="center"/>
        <w:rPr>
          <w:i/>
          <w:sz w:val="24"/>
        </w:rPr>
      </w:pPr>
      <w:r w:rsidRPr="002748C0">
        <w:rPr>
          <w:noProof/>
        </w:rPr>
        <w:drawing>
          <wp:inline distT="0" distB="0" distL="0" distR="0" wp14:anchorId="131C4D3B" wp14:editId="05E67C77">
            <wp:extent cx="3058885" cy="2666821"/>
            <wp:effectExtent l="19050" t="19050" r="825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23474"/>
                    <a:stretch/>
                  </pic:blipFill>
                  <pic:spPr bwMode="auto">
                    <a:xfrm>
                      <a:off x="0" y="0"/>
                      <a:ext cx="3078743" cy="268413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4C85362" wp14:editId="07BD326A">
            <wp:extent cx="1632857" cy="2659327"/>
            <wp:effectExtent l="19050" t="19050" r="571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48031" cy="2684039"/>
                    </a:xfrm>
                    <a:prstGeom prst="rect">
                      <a:avLst/>
                    </a:prstGeom>
                    <a:ln>
                      <a:solidFill>
                        <a:schemeClr val="accent1"/>
                      </a:solidFill>
                    </a:ln>
                  </pic:spPr>
                </pic:pic>
              </a:graphicData>
            </a:graphic>
          </wp:inline>
        </w:drawing>
      </w:r>
    </w:p>
    <w:p w:rsidR="00DC5FCC" w:rsidRDefault="00233BC2" w:rsidP="00233BC2">
      <w:pPr>
        <w:pStyle w:val="Caption"/>
        <w:tabs>
          <w:tab w:val="center" w:pos="4535"/>
          <w:tab w:val="left" w:pos="6432"/>
        </w:tabs>
        <w:jc w:val="left"/>
        <w:rPr>
          <w:rFonts w:cs="Times New Roman"/>
          <w:color w:val="365F91" w:themeColor="accent1" w:themeShade="BF"/>
          <w:sz w:val="24"/>
        </w:rPr>
      </w:pPr>
      <w:r>
        <w:rPr>
          <w:rFonts w:cs="Times New Roman"/>
          <w:i/>
          <w:color w:val="365F91" w:themeColor="accent1" w:themeShade="BF"/>
          <w:sz w:val="24"/>
        </w:rPr>
        <w:tab/>
      </w:r>
      <w:r w:rsidR="004D1D7E" w:rsidRPr="00B97E43">
        <w:rPr>
          <w:rFonts w:cs="Times New Roman"/>
          <w:i/>
          <w:color w:val="365F91" w:themeColor="accent1" w:themeShade="BF"/>
          <w:sz w:val="24"/>
        </w:rPr>
        <w:t xml:space="preserve"> </w:t>
      </w:r>
      <w:r w:rsidR="004D1D7E" w:rsidRPr="00B97E43">
        <w:rPr>
          <w:rFonts w:cs="Times New Roman"/>
          <w:color w:val="365F91" w:themeColor="accent1" w:themeShade="BF"/>
          <w:sz w:val="24"/>
        </w:rPr>
        <w:t xml:space="preserve">Figure </w:t>
      </w:r>
      <w:r w:rsidR="009176AE">
        <w:rPr>
          <w:rFonts w:cs="Times New Roman"/>
          <w:color w:val="365F91" w:themeColor="accent1" w:themeShade="BF"/>
          <w:sz w:val="24"/>
        </w:rPr>
        <w:t>28</w:t>
      </w:r>
      <w:r w:rsidR="004D1D7E"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r>
        <w:rPr>
          <w:rFonts w:cs="Times New Roman"/>
          <w:color w:val="365F91" w:themeColor="accent1" w:themeShade="BF"/>
          <w:sz w:val="24"/>
        </w:rPr>
        <w:tab/>
      </w:r>
    </w:p>
    <w:p w:rsidR="002748C0" w:rsidRDefault="002748C0" w:rsidP="002748C0">
      <w:pPr>
        <w:rPr>
          <w:rFonts w:ascii="Times New Roman" w:hAnsi="Times New Roman" w:cs="Times New Roman"/>
          <w:sz w:val="24"/>
        </w:rPr>
      </w:pPr>
      <w:r>
        <w:lastRenderedPageBreak/>
        <w:tab/>
      </w:r>
      <w:r>
        <w:rPr>
          <w:rFonts w:ascii="Times New Roman" w:hAnsi="Times New Roman" w:cs="Times New Roman"/>
          <w:sz w:val="24"/>
        </w:rPr>
        <w:t>Following buttons are displayed on the main menu screen:</w:t>
      </w:r>
    </w:p>
    <w:p w:rsidR="002748C0" w:rsidRDefault="002748C0" w:rsidP="002748C0">
      <w:pPr>
        <w:pStyle w:val="ListParagraph"/>
        <w:numPr>
          <w:ilvl w:val="0"/>
          <w:numId w:val="19"/>
        </w:numPr>
        <w:rPr>
          <w:rFonts w:ascii="Times New Roman" w:hAnsi="Times New Roman" w:cs="Times New Roman"/>
        </w:rPr>
      </w:pPr>
      <w:r w:rsidRPr="002748C0">
        <w:rPr>
          <w:rFonts w:ascii="Times New Roman" w:hAnsi="Times New Roman" w:cs="Times New Roman"/>
          <w:u w:val="single"/>
        </w:rPr>
        <w:t>Get data</w:t>
      </w:r>
      <w:r>
        <w:rPr>
          <w:rFonts w:ascii="Times New Roman" w:hAnsi="Times New Roman" w:cs="Times New Roman"/>
        </w:rPr>
        <w:t>: This button will call the ‘getData’ function from Dataset.py which is used for analyzing and organizing our image dataset.</w:t>
      </w:r>
    </w:p>
    <w:p w:rsidR="00ED3A8F" w:rsidRDefault="00ED3A8F" w:rsidP="002748C0">
      <w:pPr>
        <w:pStyle w:val="ListParagraph"/>
        <w:numPr>
          <w:ilvl w:val="0"/>
          <w:numId w:val="19"/>
        </w:numPr>
        <w:rPr>
          <w:rFonts w:ascii="Times New Roman" w:hAnsi="Times New Roman" w:cs="Times New Roman"/>
        </w:rPr>
      </w:pPr>
      <w:r>
        <w:rPr>
          <w:rFonts w:ascii="Times New Roman" w:hAnsi="Times New Roman" w:cs="Times New Roman"/>
          <w:u w:val="single"/>
        </w:rPr>
        <w:t>Start Train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of all the training images and also inserts the feature vector and class data in to our database.</w:t>
      </w:r>
    </w:p>
    <w:p w:rsidR="00ED3A8F" w:rsidRPr="002748C0" w:rsidRDefault="00ED3A8F" w:rsidP="00ED3A8F">
      <w:pPr>
        <w:pStyle w:val="ListParagraph"/>
        <w:numPr>
          <w:ilvl w:val="0"/>
          <w:numId w:val="19"/>
        </w:numPr>
        <w:rPr>
          <w:rFonts w:ascii="Times New Roman" w:hAnsi="Times New Roman" w:cs="Times New Roman"/>
        </w:rPr>
      </w:pPr>
      <w:r>
        <w:rPr>
          <w:rFonts w:ascii="Times New Roman" w:hAnsi="Times New Roman" w:cs="Times New Roman"/>
          <w:u w:val="single"/>
        </w:rPr>
        <w:t>Start Test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and also classification of all the testing images and also inserts the feature vector and class data in to our database.</w:t>
      </w:r>
    </w:p>
    <w:p w:rsidR="00ED3A8F" w:rsidRPr="00ED3A8F" w:rsidRDefault="00ED3A8F" w:rsidP="002748C0">
      <w:pPr>
        <w:pStyle w:val="ListParagraph"/>
        <w:numPr>
          <w:ilvl w:val="0"/>
          <w:numId w:val="19"/>
        </w:numPr>
        <w:rPr>
          <w:rFonts w:ascii="Times New Roman" w:hAnsi="Times New Roman" w:cs="Times New Roman"/>
          <w:u w:val="single"/>
        </w:rPr>
      </w:pPr>
      <w:r w:rsidRPr="00ED3A8F">
        <w:rPr>
          <w:rFonts w:ascii="Times New Roman" w:hAnsi="Times New Roman" w:cs="Times New Roman"/>
          <w:u w:val="single"/>
        </w:rPr>
        <w:t>Start Evaluation</w:t>
      </w:r>
      <w:r>
        <w:rPr>
          <w:rFonts w:ascii="Times New Roman" w:hAnsi="Times New Roman" w:cs="Times New Roman"/>
          <w:u w:val="single"/>
        </w:rPr>
        <w:t>:</w:t>
      </w:r>
      <w:r w:rsidRPr="00ED3A8F">
        <w:rPr>
          <w:rFonts w:ascii="Times New Roman" w:hAnsi="Times New Roman" w:cs="Times New Roman"/>
        </w:rPr>
        <w:t xml:space="preserve"> </w:t>
      </w:r>
      <w:r>
        <w:rPr>
          <w:rFonts w:ascii="Times New Roman" w:hAnsi="Times New Roman" w:cs="Times New Roman"/>
        </w:rPr>
        <w:t>This button will evaluate our system and find the accuracy.</w:t>
      </w:r>
    </w:p>
    <w:p w:rsidR="00ED3A8F" w:rsidRPr="001F2D75" w:rsidRDefault="00ED3A8F" w:rsidP="002748C0">
      <w:pPr>
        <w:pStyle w:val="ListParagraph"/>
        <w:numPr>
          <w:ilvl w:val="0"/>
          <w:numId w:val="19"/>
        </w:numPr>
        <w:rPr>
          <w:rFonts w:ascii="Times New Roman" w:hAnsi="Times New Roman" w:cs="Times New Roman"/>
          <w:u w:val="single"/>
        </w:rPr>
      </w:pPr>
      <w:r>
        <w:rPr>
          <w:rFonts w:ascii="Times New Roman" w:hAnsi="Times New Roman" w:cs="Times New Roman"/>
          <w:u w:val="single"/>
        </w:rPr>
        <w:t>Test an Image:</w:t>
      </w:r>
      <w:r w:rsidRPr="00ED3A8F">
        <w:rPr>
          <w:rFonts w:ascii="Times New Roman" w:hAnsi="Times New Roman" w:cs="Times New Roman"/>
        </w:rPr>
        <w:t xml:space="preserve"> C</w:t>
      </w:r>
      <w:r>
        <w:rPr>
          <w:rFonts w:ascii="Times New Roman" w:hAnsi="Times New Roman" w:cs="Times New Roman"/>
        </w:rPr>
        <w:t>licking on this button will display a popup form and allow user to browse through his computer and perform testing over a single image.</w:t>
      </w:r>
    </w:p>
    <w:p w:rsidR="001F2D75" w:rsidRDefault="001F2D75" w:rsidP="001F2D75">
      <w:pPr>
        <w:pStyle w:val="ListParagraph"/>
        <w:ind w:left="1080"/>
        <w:rPr>
          <w:rFonts w:ascii="Times New Roman" w:hAnsi="Times New Roman" w:cs="Times New Roman"/>
          <w:u w:val="single"/>
        </w:rPr>
      </w:pPr>
    </w:p>
    <w:p w:rsidR="00AB7DCD" w:rsidRDefault="001F2D75" w:rsidP="00AB7DCD">
      <w:pPr>
        <w:pStyle w:val="ListParagraph"/>
        <w:keepNext/>
        <w:ind w:left="1080"/>
        <w:jc w:val="center"/>
      </w:pPr>
      <w:r>
        <w:rPr>
          <w:noProof/>
        </w:rPr>
        <w:drawing>
          <wp:inline distT="0" distB="0" distL="0" distR="0" wp14:anchorId="029D0486" wp14:editId="7076E4C5">
            <wp:extent cx="4330065" cy="1168106"/>
            <wp:effectExtent l="19050" t="1905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51601" cy="1173916"/>
                    </a:xfrm>
                    <a:prstGeom prst="rect">
                      <a:avLst/>
                    </a:prstGeom>
                    <a:ln>
                      <a:solidFill>
                        <a:schemeClr val="tx2">
                          <a:lumMod val="40000"/>
                          <a:lumOff val="60000"/>
                        </a:schemeClr>
                      </a:solidFill>
                    </a:ln>
                  </pic:spPr>
                </pic:pic>
              </a:graphicData>
            </a:graphic>
          </wp:inline>
        </w:drawing>
      </w:r>
    </w:p>
    <w:p w:rsidR="001F2D75" w:rsidRDefault="009176AE" w:rsidP="00AB7DCD">
      <w:pPr>
        <w:pStyle w:val="Caption"/>
        <w:rPr>
          <w:rFonts w:cs="Times New Roman"/>
          <w:u w:val="single"/>
        </w:rPr>
      </w:pPr>
      <w:r>
        <w:t>Figure 29</w:t>
      </w:r>
      <w:r w:rsidR="00AB7DCD">
        <w:t>: Test An image UI</w:t>
      </w:r>
    </w:p>
    <w:p w:rsidR="001F2D75" w:rsidRPr="00C248F9" w:rsidRDefault="001F2D75" w:rsidP="001F2D75">
      <w:pPr>
        <w:pStyle w:val="ListParagraph"/>
        <w:ind w:left="1080"/>
        <w:rPr>
          <w:rFonts w:ascii="Times New Roman" w:hAnsi="Times New Roman" w:cs="Times New Roman"/>
          <w:u w:val="single"/>
        </w:rPr>
      </w:pPr>
    </w:p>
    <w:p w:rsidR="00C248F9" w:rsidRPr="00ED3A8F" w:rsidRDefault="00C248F9" w:rsidP="002748C0">
      <w:pPr>
        <w:pStyle w:val="ListParagraph"/>
        <w:numPr>
          <w:ilvl w:val="0"/>
          <w:numId w:val="19"/>
        </w:numPr>
        <w:rPr>
          <w:rFonts w:ascii="Times New Roman" w:hAnsi="Times New Roman" w:cs="Times New Roman"/>
          <w:u w:val="single"/>
        </w:rPr>
      </w:pPr>
      <w:r>
        <w:rPr>
          <w:rFonts w:ascii="Times New Roman" w:hAnsi="Times New Roman" w:cs="Times New Roman"/>
          <w:u w:val="single"/>
        </w:rPr>
        <w:t xml:space="preserve">Quit: </w:t>
      </w:r>
      <w:r w:rsidRPr="00C248F9">
        <w:rPr>
          <w:rFonts w:ascii="Times New Roman" w:hAnsi="Times New Roman" w:cs="Times New Roman"/>
        </w:rPr>
        <w:t>This will exit the system and end execution</w:t>
      </w:r>
    </w:p>
    <w:p w:rsidR="00ED3A8F" w:rsidRDefault="00ED3A8F" w:rsidP="00ED3A8F">
      <w:pPr>
        <w:pStyle w:val="ListParagraph"/>
        <w:ind w:left="1080"/>
        <w:rPr>
          <w:rFonts w:ascii="Times New Roman" w:hAnsi="Times New Roman" w:cs="Times New Roman"/>
          <w:u w:val="single"/>
        </w:rPr>
      </w:pPr>
    </w:p>
    <w:p w:rsidR="001F2D75" w:rsidRPr="00ED3A8F" w:rsidRDefault="001F2D75" w:rsidP="00ED3A8F">
      <w:pPr>
        <w:pStyle w:val="ListParagraph"/>
        <w:ind w:left="1080"/>
        <w:rPr>
          <w:rFonts w:ascii="Times New Roman" w:hAnsi="Times New Roman" w:cs="Times New Roman"/>
          <w:u w:val="single"/>
        </w:rPr>
      </w:pPr>
    </w:p>
    <w:p w:rsidR="0048702F" w:rsidRPr="001F2D75" w:rsidRDefault="00585D74" w:rsidP="001F2D75">
      <w:pPr>
        <w:pStyle w:val="Heading3"/>
        <w:numPr>
          <w:ilvl w:val="2"/>
          <w:numId w:val="11"/>
        </w:numPr>
      </w:pPr>
      <w:bookmarkStart w:id="19" w:name="_Toc6331358"/>
      <w:r>
        <w:rPr>
          <w:noProof/>
        </w:rPr>
        <w:drawing>
          <wp:anchor distT="0" distB="0" distL="114300" distR="114300" simplePos="0" relativeHeight="251685376" behindDoc="0" locked="0" layoutInCell="1" allowOverlap="1">
            <wp:simplePos x="0" y="0"/>
            <wp:positionH relativeFrom="margin">
              <wp:posOffset>3537585</wp:posOffset>
            </wp:positionH>
            <wp:positionV relativeFrom="margin">
              <wp:posOffset>4816475</wp:posOffset>
            </wp:positionV>
            <wp:extent cx="2252980" cy="740410"/>
            <wp:effectExtent l="19050" t="19050" r="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r="11418"/>
                    <a:stretch/>
                  </pic:blipFill>
                  <pic:spPr bwMode="auto">
                    <a:xfrm>
                      <a:off x="0" y="0"/>
                      <a:ext cx="2252980" cy="740410"/>
                    </a:xfrm>
                    <a:prstGeom prst="rect">
                      <a:avLst/>
                    </a:prstGeom>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5595" w:rsidRPr="00B45595">
        <w:t>Dataset.py</w:t>
      </w:r>
      <w:bookmarkEnd w:id="19"/>
    </w:p>
    <w:p w:rsidR="002E7F20" w:rsidRDefault="00A376FC" w:rsidP="002748C0">
      <w:pPr>
        <w:ind w:firstLine="720"/>
        <w:jc w:val="both"/>
        <w:rPr>
          <w:noProof/>
        </w:rPr>
      </w:pPr>
      <w:r>
        <w:rPr>
          <w:noProof/>
        </w:rPr>
        <w:pict>
          <v:shape id="_x0000_s1046" type="#_x0000_t202" style="position:absolute;left:0;text-align:left;margin-left:280.5pt;margin-top:50.45pt;width:176.7pt;height:22.65pt;z-index:251670528;mso-position-horizontal-relative:text;mso-position-vertical-relative:text" stroked="f">
            <v:textbox style="mso-next-textbox:#_x0000_s1046;mso-fit-shape-to-text:t" inset="0,0,0,0">
              <w:txbxContent>
                <w:p w:rsidR="00A376FC" w:rsidRPr="00F551DD" w:rsidRDefault="00A376FC" w:rsidP="00CF2FA1">
                  <w:pPr>
                    <w:pStyle w:val="Caption"/>
                    <w:rPr>
                      <w:noProof/>
                    </w:rPr>
                  </w:pPr>
                  <w:r>
                    <w:t>Figure 30: dataAnalysis.txt</w:t>
                  </w:r>
                </w:p>
              </w:txbxContent>
            </v:textbox>
            <w10:wrap type="square"/>
          </v:shape>
        </w:pict>
      </w:r>
      <w:r w:rsidR="002E7F20">
        <w:rPr>
          <w:rFonts w:ascii="Times New Roman" w:hAnsi="Times New Roman" w:cs="Times New Roman"/>
          <w:sz w:val="24"/>
        </w:rPr>
        <w:t>This file has a ‘getData()’ function that writes a ‘</w:t>
      </w:r>
      <w:r w:rsidR="002E7F20" w:rsidRPr="00680AF2">
        <w:rPr>
          <w:rFonts w:ascii="Times New Roman" w:hAnsi="Times New Roman" w:cs="Times New Roman"/>
          <w:sz w:val="24"/>
          <w:szCs w:val="24"/>
        </w:rPr>
        <w:t>dataAnalysis.txt</w:t>
      </w:r>
      <w:r w:rsidR="002E7F20">
        <w:rPr>
          <w:rFonts w:ascii="Times New Roman" w:hAnsi="Times New Roman" w:cs="Times New Roman"/>
          <w:sz w:val="24"/>
          <w:szCs w:val="24"/>
        </w:rPr>
        <w:t>’</w:t>
      </w:r>
      <w:r w:rsidR="002E7F20">
        <w:rPr>
          <w:rFonts w:ascii="Times New Roman" w:hAnsi="Times New Roman" w:cs="Times New Roman"/>
          <w:sz w:val="24"/>
        </w:rPr>
        <w:t xml:space="preserve"> where it </w:t>
      </w:r>
      <w:r w:rsidR="002E7F20" w:rsidRPr="00B45595">
        <w:rPr>
          <w:rFonts w:ascii="Times New Roman" w:hAnsi="Times New Roman" w:cs="Times New Roman"/>
          <w:sz w:val="24"/>
        </w:rPr>
        <w:t>gives an analysis of</w:t>
      </w:r>
      <w:r w:rsidR="002E7F20">
        <w:rPr>
          <w:rFonts w:ascii="Times New Roman" w:hAnsi="Times New Roman" w:cs="Times New Roman"/>
          <w:sz w:val="24"/>
        </w:rPr>
        <w:t xml:space="preserve"> all</w:t>
      </w:r>
      <w:r w:rsidR="002E7F20" w:rsidRPr="00B45595">
        <w:rPr>
          <w:rFonts w:ascii="Times New Roman" w:hAnsi="Times New Roman" w:cs="Times New Roman"/>
          <w:sz w:val="24"/>
        </w:rPr>
        <w:t xml:space="preserve"> the </w:t>
      </w:r>
      <w:r w:rsidR="002E7F20">
        <w:rPr>
          <w:rFonts w:ascii="Times New Roman" w:hAnsi="Times New Roman" w:cs="Times New Roman"/>
          <w:sz w:val="24"/>
        </w:rPr>
        <w:t xml:space="preserve">data and the </w:t>
      </w:r>
      <w:r w:rsidR="002E7F20" w:rsidRPr="00B45595">
        <w:rPr>
          <w:rFonts w:ascii="Times New Roman" w:hAnsi="Times New Roman" w:cs="Times New Roman"/>
          <w:sz w:val="24"/>
        </w:rPr>
        <w:t xml:space="preserve">count of </w:t>
      </w:r>
      <w:r w:rsidR="002E7F20">
        <w:rPr>
          <w:rFonts w:ascii="Times New Roman" w:hAnsi="Times New Roman" w:cs="Times New Roman"/>
          <w:sz w:val="24"/>
        </w:rPr>
        <w:t xml:space="preserve">all the </w:t>
      </w:r>
      <w:r w:rsidR="002E7F20" w:rsidRPr="00B45595">
        <w:rPr>
          <w:rFonts w:ascii="Times New Roman" w:hAnsi="Times New Roman" w:cs="Times New Roman"/>
          <w:sz w:val="24"/>
        </w:rPr>
        <w:t>dataset</w:t>
      </w:r>
      <w:r w:rsidR="002E7F20">
        <w:rPr>
          <w:noProof/>
        </w:rPr>
        <w:t xml:space="preserve">. </w:t>
      </w:r>
    </w:p>
    <w:p w:rsidR="0048702F" w:rsidRDefault="0048702F" w:rsidP="002748C0">
      <w:pPr>
        <w:ind w:firstLine="720"/>
        <w:jc w:val="both"/>
        <w:rPr>
          <w:rFonts w:ascii="Times New Roman" w:hAnsi="Times New Roman" w:cs="Times New Roman"/>
          <w:sz w:val="24"/>
        </w:rPr>
      </w:pPr>
    </w:p>
    <w:p w:rsidR="00AA4BB8" w:rsidRDefault="00585D74" w:rsidP="002748C0">
      <w:pPr>
        <w:ind w:firstLine="720"/>
        <w:jc w:val="both"/>
        <w:rPr>
          <w:rFonts w:ascii="Times New Roman" w:hAnsi="Times New Roman" w:cs="Times New Roman"/>
          <w:sz w:val="24"/>
        </w:rPr>
      </w:pPr>
      <w:r>
        <w:rPr>
          <w:noProof/>
        </w:rPr>
        <w:drawing>
          <wp:anchor distT="0" distB="0" distL="114300" distR="114300" simplePos="0" relativeHeight="251690496" behindDoc="0" locked="0" layoutInCell="1" allowOverlap="1">
            <wp:simplePos x="0" y="0"/>
            <wp:positionH relativeFrom="margin">
              <wp:posOffset>3502025</wp:posOffset>
            </wp:positionH>
            <wp:positionV relativeFrom="margin">
              <wp:posOffset>5975350</wp:posOffset>
            </wp:positionV>
            <wp:extent cx="2287905" cy="1718310"/>
            <wp:effectExtent l="19050" t="1905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287905" cy="171831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2748C0">
        <w:rPr>
          <w:rFonts w:ascii="Times New Roman" w:hAnsi="Times New Roman" w:cs="Times New Roman"/>
          <w:sz w:val="24"/>
        </w:rPr>
        <w:t>The images of o</w:t>
      </w:r>
      <w:r w:rsidR="00B45595" w:rsidRPr="00B45595">
        <w:rPr>
          <w:rFonts w:ascii="Times New Roman" w:hAnsi="Times New Roman" w:cs="Times New Roman"/>
          <w:sz w:val="24"/>
        </w:rPr>
        <w:t xml:space="preserve">ur dataset </w:t>
      </w:r>
      <w:r w:rsidR="002748C0">
        <w:rPr>
          <w:rFonts w:ascii="Times New Roman" w:hAnsi="Times New Roman" w:cs="Times New Roman"/>
          <w:sz w:val="24"/>
        </w:rPr>
        <w:t xml:space="preserve">are </w:t>
      </w:r>
      <w:r w:rsidR="00B45595" w:rsidRPr="00B45595">
        <w:rPr>
          <w:rFonts w:ascii="Times New Roman" w:hAnsi="Times New Roman" w:cs="Times New Roman"/>
          <w:sz w:val="24"/>
        </w:rPr>
        <w:t>renamed</w:t>
      </w:r>
      <w:r w:rsidR="002748C0">
        <w:rPr>
          <w:rFonts w:ascii="Times New Roman" w:hAnsi="Times New Roman" w:cs="Times New Roman"/>
          <w:sz w:val="24"/>
        </w:rPr>
        <w:t xml:space="preserve"> </w:t>
      </w:r>
      <w:r w:rsidR="002748C0" w:rsidRPr="00B45595">
        <w:rPr>
          <w:rFonts w:ascii="Times New Roman" w:hAnsi="Times New Roman" w:cs="Times New Roman"/>
          <w:sz w:val="24"/>
        </w:rPr>
        <w:t>in the correct naming convention</w:t>
      </w:r>
      <w:r w:rsidR="00B45595" w:rsidRPr="00B45595">
        <w:rPr>
          <w:rFonts w:ascii="Times New Roman" w:hAnsi="Times New Roman" w:cs="Times New Roman"/>
          <w:sz w:val="24"/>
        </w:rPr>
        <w:t>,</w:t>
      </w:r>
      <w:r w:rsidR="002748C0">
        <w:rPr>
          <w:rFonts w:ascii="Times New Roman" w:hAnsi="Times New Roman" w:cs="Times New Roman"/>
          <w:sz w:val="24"/>
        </w:rPr>
        <w:t xml:space="preserve"> copied and organized</w:t>
      </w:r>
      <w:r w:rsidR="00B45595" w:rsidRPr="00B45595">
        <w:rPr>
          <w:rFonts w:ascii="Times New Roman" w:hAnsi="Times New Roman" w:cs="Times New Roman"/>
          <w:sz w:val="24"/>
        </w:rPr>
        <w:t xml:space="preserve">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xml:space="preserve">. </w:t>
      </w:r>
      <w:r w:rsidR="002748C0">
        <w:rPr>
          <w:rFonts w:ascii="Times New Roman" w:hAnsi="Times New Roman" w:cs="Times New Roman"/>
          <w:sz w:val="24"/>
        </w:rPr>
        <w:t>For instance</w:t>
      </w:r>
      <w:r w:rsidR="00115673">
        <w:rPr>
          <w:rFonts w:ascii="Times New Roman" w:hAnsi="Times New Roman" w:cs="Times New Roman"/>
          <w:sz w:val="24"/>
        </w:rPr>
        <w:t>:</w:t>
      </w:r>
      <w:r w:rsidR="00B45595">
        <w:rPr>
          <w:rFonts w:ascii="Times New Roman" w:hAnsi="Times New Roman" w:cs="Times New Roman"/>
          <w:sz w:val="24"/>
        </w:rPr>
        <w:t xml:space="preserve"> </w:t>
      </w:r>
      <w:r w:rsidR="002748C0">
        <w:rPr>
          <w:rFonts w:ascii="Times New Roman" w:hAnsi="Times New Roman" w:cs="Times New Roman"/>
          <w:sz w:val="24"/>
        </w:rPr>
        <w:t>‘</w:t>
      </w:r>
      <w:r w:rsidR="00B45595" w:rsidRPr="00B45595">
        <w:rPr>
          <w:rFonts w:ascii="Times New Roman" w:hAnsi="Times New Roman" w:cs="Times New Roman"/>
          <w:sz w:val="24"/>
        </w:rPr>
        <w:t>xyz.png</w:t>
      </w:r>
      <w:r w:rsidR="002748C0">
        <w:rPr>
          <w:rFonts w:ascii="Times New Roman" w:hAnsi="Times New Roman" w:cs="Times New Roman"/>
          <w:sz w:val="24"/>
        </w:rPr>
        <w:t>’ is renamed to</w:t>
      </w:r>
      <w:r w:rsidR="00B45595" w:rsidRPr="00B45595">
        <w:rPr>
          <w:rFonts w:ascii="Times New Roman" w:hAnsi="Times New Roman" w:cs="Times New Roman"/>
          <w:sz w:val="24"/>
        </w:rPr>
        <w:t xml:space="preserve"> </w:t>
      </w:r>
      <w:r w:rsidR="002748C0">
        <w:rPr>
          <w:rFonts w:ascii="Times New Roman" w:hAnsi="Times New Roman" w:cs="Times New Roman"/>
          <w:sz w:val="24"/>
        </w:rPr>
        <w:t>‘</w:t>
      </w:r>
      <w:r w:rsidR="00B45595" w:rsidRPr="00B45595">
        <w:rPr>
          <w:rFonts w:ascii="Times New Roman" w:hAnsi="Times New Roman" w:cs="Times New Roman"/>
          <w:sz w:val="24"/>
        </w:rPr>
        <w:t>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2748C0">
        <w:rPr>
          <w:rFonts w:ascii="Times New Roman" w:hAnsi="Times New Roman" w:cs="Times New Roman"/>
          <w:sz w:val="24"/>
        </w:rPr>
        <w:t>’</w:t>
      </w:r>
      <w:r w:rsidR="004B1C97">
        <w:rPr>
          <w:rFonts w:ascii="Times New Roman" w:hAnsi="Times New Roman" w:cs="Times New Roman"/>
          <w:sz w:val="24"/>
        </w:rPr>
        <w:t xml:space="preserve">. </w:t>
      </w:r>
      <w:r w:rsidR="002748C0">
        <w:rPr>
          <w:rFonts w:ascii="Times New Roman" w:hAnsi="Times New Roman" w:cs="Times New Roman"/>
          <w:sz w:val="24"/>
        </w:rPr>
        <w:t xml:space="preserve">Here ‘A’ is the Author, ‘orig’ means that the image is genuine signed by author, </w:t>
      </w:r>
      <w:r w:rsidR="00632785">
        <w:rPr>
          <w:rFonts w:ascii="Times New Roman" w:hAnsi="Times New Roman" w:cs="Times New Roman"/>
          <w:sz w:val="24"/>
        </w:rPr>
        <w:t xml:space="preserve">‘A’ </w:t>
      </w:r>
      <w:r w:rsidR="002748C0">
        <w:rPr>
          <w:rFonts w:ascii="Times New Roman" w:hAnsi="Times New Roman" w:cs="Times New Roman"/>
          <w:sz w:val="24"/>
        </w:rPr>
        <w:t xml:space="preserve">and 7 is just a number </w:t>
      </w:r>
      <w:r w:rsidR="00632785">
        <w:rPr>
          <w:rFonts w:ascii="Times New Roman" w:hAnsi="Times New Roman" w:cs="Times New Roman"/>
          <w:sz w:val="24"/>
        </w:rPr>
        <w:t xml:space="preserve">appended </w:t>
      </w:r>
      <w:r w:rsidR="002748C0">
        <w:rPr>
          <w:rFonts w:ascii="Times New Roman" w:hAnsi="Times New Roman" w:cs="Times New Roman"/>
          <w:sz w:val="24"/>
        </w:rPr>
        <w:t xml:space="preserve">to keep the image </w:t>
      </w:r>
      <w:r w:rsidR="002E7F20">
        <w:rPr>
          <w:rFonts w:ascii="Times New Roman" w:hAnsi="Times New Roman" w:cs="Times New Roman"/>
          <w:sz w:val="24"/>
        </w:rPr>
        <w:t xml:space="preserve">name </w:t>
      </w:r>
      <w:r w:rsidR="002748C0">
        <w:rPr>
          <w:rFonts w:ascii="Times New Roman" w:hAnsi="Times New Roman" w:cs="Times New Roman"/>
          <w:sz w:val="24"/>
        </w:rPr>
        <w:t>unique within the folder.</w:t>
      </w:r>
      <w:r w:rsidR="002E7F20">
        <w:rPr>
          <w:rFonts w:ascii="Times New Roman" w:hAnsi="Times New Roman" w:cs="Times New Roman"/>
          <w:sz w:val="24"/>
        </w:rPr>
        <w:t xml:space="preserve"> This name is also used as a primary key of all the tables in our databa</w:t>
      </w:r>
      <w:r w:rsidR="00FC687F">
        <w:rPr>
          <w:rFonts w:ascii="Times New Roman" w:hAnsi="Times New Roman" w:cs="Times New Roman"/>
          <w:sz w:val="24"/>
        </w:rPr>
        <w:t>s</w:t>
      </w:r>
      <w:r w:rsidR="002E7F20">
        <w:rPr>
          <w:rFonts w:ascii="Times New Roman" w:hAnsi="Times New Roman" w:cs="Times New Roman"/>
          <w:sz w:val="24"/>
        </w:rPr>
        <w:t>e.</w:t>
      </w:r>
      <w:r w:rsidR="00632785">
        <w:rPr>
          <w:rFonts w:ascii="Times New Roman" w:hAnsi="Times New Roman" w:cs="Times New Roman"/>
          <w:sz w:val="24"/>
        </w:rPr>
        <w:t xml:space="preserve"> </w:t>
      </w:r>
    </w:p>
    <w:p w:rsidR="00BF0D6B" w:rsidRDefault="00A376FC" w:rsidP="002748C0">
      <w:pPr>
        <w:ind w:firstLine="720"/>
        <w:jc w:val="both"/>
        <w:rPr>
          <w:rFonts w:ascii="Times New Roman" w:hAnsi="Times New Roman" w:cs="Times New Roman"/>
          <w:sz w:val="24"/>
        </w:rPr>
      </w:pPr>
      <w:r>
        <w:rPr>
          <w:noProof/>
        </w:rPr>
        <w:pict>
          <v:shape id="_x0000_s1053" type="#_x0000_t202" style="position:absolute;left:0;text-align:left;margin-left:279.5pt;margin-top:6.8pt;width:177.7pt;height:22.65pt;z-index:251672576;mso-position-horizontal-relative:text;mso-position-vertical-relative:text" stroked="f">
            <v:textbox style="mso-next-textbox:#_x0000_s1053;mso-fit-shape-to-text:t" inset="0,0,0,0">
              <w:txbxContent>
                <w:p w:rsidR="00A376FC" w:rsidRPr="00F551DD" w:rsidRDefault="00A376FC" w:rsidP="00BF0D6B">
                  <w:pPr>
                    <w:pStyle w:val="Caption"/>
                    <w:rPr>
                      <w:noProof/>
                    </w:rPr>
                  </w:pPr>
                  <w:r>
                    <w:t>Figure 31: DataSet analysis popup UI</w:t>
                  </w:r>
                </w:p>
              </w:txbxContent>
            </v:textbox>
            <w10:wrap type="square"/>
          </v:shape>
        </w:pict>
      </w:r>
    </w:p>
    <w:p w:rsidR="00AB55BE" w:rsidRPr="00B45595" w:rsidRDefault="00AB55BE" w:rsidP="00502272">
      <w:pPr>
        <w:jc w:val="both"/>
        <w:rPr>
          <w:rFonts w:ascii="Times New Roman" w:hAnsi="Times New Roman" w:cs="Times New Roman"/>
          <w:sz w:val="24"/>
        </w:rPr>
      </w:pPr>
    </w:p>
    <w:p w:rsidR="00AA4BB8" w:rsidRDefault="00D25A4E" w:rsidP="00774173">
      <w:r w:rsidRPr="00D25A4E">
        <w:rPr>
          <w:noProof/>
        </w:rPr>
        <w:lastRenderedPageBreak/>
        <w:drawing>
          <wp:inline distT="0" distB="0" distL="0" distR="0" wp14:anchorId="27326446" wp14:editId="506C4884">
            <wp:extent cx="5790565" cy="1252855"/>
            <wp:effectExtent l="19050" t="19050" r="635" b="4445"/>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2528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F7088C">
        <w:t>3</w:t>
      </w:r>
      <w:r w:rsidR="009176AE">
        <w:t>2</w:t>
      </w:r>
      <w:r w:rsidR="00CF2FA1">
        <w:t>: Data</w:t>
      </w:r>
      <w:r>
        <w:t>set.py</w:t>
      </w:r>
    </w:p>
    <w:p w:rsidR="00644410" w:rsidRDefault="007161C2" w:rsidP="00C4330A">
      <w:r>
        <w:rPr>
          <w:noProof/>
        </w:rPr>
        <w:drawing>
          <wp:anchor distT="0" distB="0" distL="114300" distR="114300" simplePos="0" relativeHeight="251642368" behindDoc="0" locked="0" layoutInCell="1" allowOverlap="1">
            <wp:simplePos x="0" y="0"/>
            <wp:positionH relativeFrom="margin">
              <wp:posOffset>3402330</wp:posOffset>
            </wp:positionH>
            <wp:positionV relativeFrom="margin">
              <wp:posOffset>1921510</wp:posOffset>
            </wp:positionV>
            <wp:extent cx="2369820" cy="484632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no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20" w:name="_Toc6331359"/>
      <w:r>
        <w:rPr>
          <w:bCs/>
        </w:rPr>
        <w:t>Pre</w:t>
      </w:r>
      <w:r w:rsidR="00622AC7">
        <w:rPr>
          <w:bCs/>
        </w:rPr>
        <w:t>P</w:t>
      </w:r>
      <w:r w:rsidR="00F10C99" w:rsidRPr="00F10C99">
        <w:rPr>
          <w:bCs/>
        </w:rPr>
        <w:t>rocessing.py</w:t>
      </w:r>
      <w:bookmarkEnd w:id="20"/>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46385B" w:rsidRDefault="0086262B" w:rsidP="00644410">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644410" w:rsidRPr="00644410" w:rsidRDefault="00644410" w:rsidP="00644410">
      <w:pPr>
        <w:pStyle w:val="NoSpacing"/>
        <w:ind w:firstLine="720"/>
        <w:jc w:val="both"/>
        <w:rPr>
          <w:rFonts w:ascii="Times New Roman" w:hAnsi="Times New Roman" w:cs="Times New Roman"/>
          <w:sz w:val="24"/>
        </w:rPr>
      </w:pPr>
    </w:p>
    <w:p w:rsidR="00897FCA" w:rsidRPr="00472F78" w:rsidRDefault="00A376FC" w:rsidP="003F4E55">
      <w:pPr>
        <w:ind w:firstLine="720"/>
        <w:jc w:val="both"/>
        <w:rPr>
          <w:rFonts w:ascii="Times New Roman" w:hAnsi="Times New Roman" w:cs="Times New Roman"/>
          <w:sz w:val="24"/>
        </w:rPr>
      </w:pPr>
      <w:r>
        <w:rPr>
          <w:noProof/>
        </w:rPr>
        <w:pict>
          <v:shape id="_x0000_s1051" type="#_x0000_t202" style="position:absolute;left:0;text-align:left;margin-left:269.05pt;margin-top:1.85pt;width:186.6pt;height:23.8pt;z-index:251671552;mso-position-horizontal-relative:text;mso-position-vertical-relative:text" stroked="f">
            <v:textbox style="mso-next-textbox:#_x0000_s1051;mso-fit-shape-to-text:t" inset="0,0,0,0">
              <w:txbxContent>
                <w:p w:rsidR="00A376FC" w:rsidRPr="002147BE" w:rsidRDefault="00A376FC" w:rsidP="002147BE">
                  <w:pPr>
                    <w:pStyle w:val="Caption"/>
                    <w:rPr>
                      <w:noProof/>
                      <w:sz w:val="24"/>
                    </w:rPr>
                  </w:pPr>
                  <w:r w:rsidRPr="002147BE">
                    <w:rPr>
                      <w:sz w:val="24"/>
                    </w:rPr>
                    <w:t xml:space="preserve">Figure </w:t>
                  </w:r>
                  <w:r>
                    <w:rPr>
                      <w:sz w:val="24"/>
                    </w:rPr>
                    <w:t>33</w:t>
                  </w:r>
                  <w:r w:rsidRPr="002147BE">
                    <w:rPr>
                      <w:sz w:val="24"/>
                    </w:rPr>
                    <w:t xml:space="preserve">: </w:t>
                  </w:r>
                  <w:r>
                    <w:rPr>
                      <w:sz w:val="24"/>
                    </w:rPr>
                    <w:t>Varying thresholds</w:t>
                  </w:r>
                </w:p>
              </w:txbxContent>
            </v:textbox>
            <w10:wrap type="square"/>
          </v:shape>
        </w:pict>
      </w:r>
      <w:r w:rsidR="00034B9A"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00034B9A"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00034B9A"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00034B9A"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lastRenderedPageBreak/>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9176AE">
        <w:rPr>
          <w:rFonts w:cs="Times New Roman"/>
          <w:color w:val="365F91" w:themeColor="accent1" w:themeShade="BF"/>
          <w:sz w:val="24"/>
        </w:rPr>
        <w:t>34</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0F6C50" w:rsidP="003260EC">
      <w:pPr>
        <w:pStyle w:val="Heading3"/>
        <w:numPr>
          <w:ilvl w:val="2"/>
          <w:numId w:val="11"/>
        </w:numPr>
        <w:rPr>
          <w:sz w:val="28"/>
        </w:rPr>
      </w:pPr>
      <w:bookmarkStart w:id="21" w:name="_Toc6331360"/>
      <w:r>
        <w:t>N</w:t>
      </w:r>
      <w:r w:rsidR="00C47543">
        <w:t>ormal</w:t>
      </w:r>
      <w:r w:rsidR="00041B48" w:rsidRPr="00041B48">
        <w:t>Feat.py</w:t>
      </w:r>
      <w:bookmarkEnd w:id="21"/>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2873375" cy="2681818"/>
            <wp:effectExtent l="19050" t="19050" r="317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83480" cy="269125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9176AE">
        <w:rPr>
          <w:sz w:val="24"/>
        </w:rPr>
        <w:t>35</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w:t>
      </w:r>
      <w:r w:rsidR="008B73AD">
        <w:rPr>
          <w:sz w:val="24"/>
          <w:szCs w:val="20"/>
        </w:rPr>
        <w:t>image:</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lastRenderedPageBreak/>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D56ACD"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D56ACD" w:rsidRPr="007254FE" w:rsidRDefault="00D56ACD" w:rsidP="00D56ACD">
      <w:pPr>
        <w:pStyle w:val="ListParagraph"/>
        <w:spacing w:line="256" w:lineRule="auto"/>
        <w:ind w:left="360"/>
        <w:jc w:val="both"/>
      </w:pP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w:t>
      </w:r>
      <w:r w:rsidR="009176AE">
        <w:t>6</w:t>
      </w:r>
      <w:r>
        <w:t>: Normal features printed on console</w:t>
      </w:r>
    </w:p>
    <w:p w:rsidR="00A809B8" w:rsidRPr="00B77D64" w:rsidRDefault="00A809B8" w:rsidP="002C4796">
      <w:pPr>
        <w:spacing w:line="256" w:lineRule="auto"/>
        <w:jc w:val="both"/>
      </w:pPr>
    </w:p>
    <w:p w:rsidR="00C248AD" w:rsidRDefault="00A052B0" w:rsidP="00C248AD">
      <w:pPr>
        <w:pStyle w:val="Heading3"/>
        <w:numPr>
          <w:ilvl w:val="2"/>
          <w:numId w:val="11"/>
        </w:numPr>
      </w:pPr>
      <w:bookmarkStart w:id="22" w:name="_Toc6331361"/>
      <w:r>
        <w:t>LocalBinaryPattern</w:t>
      </w:r>
      <w:r w:rsidRPr="00041B48">
        <w:t>.py</w:t>
      </w:r>
      <w:bookmarkEnd w:id="22"/>
    </w:p>
    <w:p w:rsidR="006D19E6" w:rsidRPr="006D19E6" w:rsidRDefault="006D19E6" w:rsidP="006D19E6"/>
    <w:p w:rsidR="007254FE" w:rsidRDefault="001C00FF" w:rsidP="00AB7DCD">
      <w:pPr>
        <w:ind w:firstLine="720"/>
        <w:jc w:val="both"/>
        <w:rPr>
          <w:sz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r w:rsidR="00354B0E">
        <w:rPr>
          <w:sz w:val="24"/>
        </w:rPr>
        <w:tab/>
      </w:r>
      <w:r w:rsidR="00ED5D1E">
        <w:rPr>
          <w:sz w:val="24"/>
        </w:rPr>
        <w:t xml:space="preserve"> </w:t>
      </w:r>
    </w:p>
    <w:p w:rsidR="00AB7DCD" w:rsidRDefault="00AB7DCD" w:rsidP="00AB7DCD">
      <w:pPr>
        <w:pStyle w:val="Body"/>
        <w:ind w:firstLine="720"/>
        <w:rPr>
          <w:sz w:val="24"/>
          <w:lang w:val="en-US"/>
        </w:rPr>
      </w:pPr>
      <w:r w:rsidRPr="008C3F59">
        <w:rPr>
          <w:sz w:val="24"/>
        </w:rPr>
        <w:t xml:space="preserve">The first step in constructing a LBP is to take </w:t>
      </w:r>
      <w:r>
        <w:rPr>
          <w:sz w:val="24"/>
        </w:rPr>
        <w:t xml:space="preserve">a 3x3 mask </w:t>
      </w:r>
      <w:r w:rsidRPr="008C3F59">
        <w:rPr>
          <w:sz w:val="24"/>
        </w:rPr>
        <w:t>the 8 pixel neighbour</w:t>
      </w:r>
      <w:r>
        <w:rPr>
          <w:sz w:val="24"/>
        </w:rPr>
        <w:t xml:space="preserve">hood surrounding a centre pixel. We start from upper left corner, and </w:t>
      </w:r>
      <w:r w:rsidRPr="008C3F59">
        <w:rPr>
          <w:sz w:val="24"/>
        </w:rPr>
        <w:t xml:space="preserve">threshold </w:t>
      </w:r>
      <w:r>
        <w:rPr>
          <w:sz w:val="24"/>
        </w:rPr>
        <w:t xml:space="preserve">the surrounding 8 pixel with the centre pixel. The one pixel having higher intensity than the centre pixel is set to 0 and one lesser than the centre pixel is set to 1. This mask is then read in a clockwise manner </w:t>
      </w:r>
      <w:r w:rsidRPr="008C3F59">
        <w:rPr>
          <w:sz w:val="24"/>
        </w:rPr>
        <w:t xml:space="preserve">to construct a set of 8 binary digits. </w:t>
      </w:r>
      <w:r w:rsidRPr="008C3F59">
        <w:rPr>
          <w:sz w:val="24"/>
          <w:lang w:val="en-US"/>
        </w:rPr>
        <w:t xml:space="preserve">Taking the 8 bit binary </w:t>
      </w:r>
      <w:r>
        <w:rPr>
          <w:sz w:val="24"/>
          <w:lang w:val="en-US"/>
        </w:rPr>
        <w:t xml:space="preserve">number, we convert </w:t>
      </w:r>
      <w:r w:rsidRPr="008C3F59">
        <w:rPr>
          <w:sz w:val="24"/>
          <w:lang w:val="en-US"/>
        </w:rPr>
        <w:t>it into a decimal representation.</w:t>
      </w:r>
      <w:r>
        <w:rPr>
          <w:sz w:val="24"/>
          <w:lang w:val="en-US"/>
        </w:rPr>
        <w:t xml:space="preserve"> This decimal number is nothing but our LBP value</w:t>
      </w:r>
      <w:r w:rsidRPr="008C3F59">
        <w:rPr>
          <w:sz w:val="24"/>
        </w:rPr>
        <w:t xml:space="preserve"> </w:t>
      </w:r>
      <w:r>
        <w:rPr>
          <w:sz w:val="24"/>
        </w:rPr>
        <w:t xml:space="preserve">which is set in our LBP image </w:t>
      </w:r>
      <w:r w:rsidRPr="008C3F59">
        <w:rPr>
          <w:sz w:val="24"/>
          <w:lang w:val="en-US"/>
        </w:rPr>
        <w:t>with the same width and height as the original image</w:t>
      </w:r>
      <w:r>
        <w:rPr>
          <w:sz w:val="24"/>
        </w:rPr>
        <w:t xml:space="preserve"> for the same (x,y) pixel</w:t>
      </w:r>
      <w:r w:rsidRPr="008C3F59">
        <w:rPr>
          <w:sz w:val="24"/>
          <w:lang w:val="en-US"/>
        </w:rPr>
        <w:t>. The mask is then moved ahead in the image and the process repeats.</w:t>
      </w:r>
      <w:r>
        <w:rPr>
          <w:sz w:val="24"/>
          <w:lang w:val="en-US"/>
        </w:rPr>
        <w:t xml:space="preserve"> We can refer the above image which shows the steps with an example. The below image shows an original image and its LBP image form.</w:t>
      </w:r>
    </w:p>
    <w:p w:rsidR="00AB7DCD" w:rsidRPr="002C4796" w:rsidRDefault="00AB7DCD" w:rsidP="002C4796">
      <w:pPr>
        <w:ind w:firstLine="720"/>
        <w:jc w:val="both"/>
        <w:rPr>
          <w:rFonts w:ascii="Times New Roman" w:eastAsiaTheme="majorEastAsia" w:hAnsi="Times New Roman" w:cs="Times New Roman"/>
          <w:sz w:val="24"/>
          <w:szCs w:val="24"/>
        </w:rPr>
      </w:pP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3910214" cy="4648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29741" cy="4671412"/>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w:t>
      </w:r>
      <w:r w:rsidR="009176AE">
        <w:rPr>
          <w:b/>
          <w:color w:val="4F81BD" w:themeColor="accent1"/>
          <w:sz w:val="24"/>
          <w:szCs w:val="24"/>
        </w:rPr>
        <w:t>7</w:t>
      </w:r>
      <w:r w:rsidRPr="007B3AAD">
        <w:rPr>
          <w:color w:val="4F81BD" w:themeColor="accent1"/>
          <w:sz w:val="24"/>
          <w:szCs w:val="24"/>
        </w:rPr>
        <w:t xml:space="preserve">: LBP image conversion algorithm </w:t>
      </w:r>
    </w:p>
    <w:p w:rsidR="001E7ACD" w:rsidRDefault="001E7ACD" w:rsidP="004B1B66">
      <w:pPr>
        <w:pStyle w:val="Body"/>
        <w:ind w:firstLine="720"/>
        <w:rPr>
          <w:sz w:val="24"/>
        </w:rPr>
      </w:pP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4901719" cy="12763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65147" cy="1292866"/>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w:t>
      </w:r>
      <w:r w:rsidR="009176AE">
        <w:rPr>
          <w:b/>
          <w:color w:val="4F81BD" w:themeColor="accent1"/>
          <w:sz w:val="24"/>
        </w:rPr>
        <w:t>8</w:t>
      </w:r>
      <w:r w:rsidRPr="007B3AAD">
        <w:rPr>
          <w:color w:val="4F81BD" w:themeColor="accent1"/>
          <w:sz w:val="24"/>
        </w:rPr>
        <w:t xml:space="preserve">: LBP image conversion: </w:t>
      </w:r>
      <w:r w:rsidRPr="007B3AAD">
        <w:rPr>
          <w:color w:val="4F81BD" w:themeColor="accent1"/>
          <w:sz w:val="24"/>
        </w:rPr>
        <w:br/>
        <w:t>(a) Grey image; (b) LBP image</w:t>
      </w:r>
    </w:p>
    <w:p w:rsidR="00A809B8" w:rsidRDefault="00A809B8" w:rsidP="000818DF">
      <w:pPr>
        <w:spacing w:line="256" w:lineRule="auto"/>
        <w:jc w:val="both"/>
        <w:rPr>
          <w:rFonts w:ascii="Times New Roman" w:hAnsi="Times New Roman"/>
          <w:sz w:val="24"/>
          <w:szCs w:val="20"/>
        </w:rPr>
      </w:pPr>
    </w:p>
    <w:p w:rsidR="00260ECF" w:rsidRDefault="00260ECF" w:rsidP="00CF3654">
      <w:pPr>
        <w:spacing w:line="256" w:lineRule="auto"/>
        <w:ind w:firstLine="720"/>
        <w:jc w:val="both"/>
        <w:rPr>
          <w:rFonts w:ascii="Times New Roman" w:hAnsi="Times New Roman"/>
          <w:sz w:val="24"/>
          <w:szCs w:val="20"/>
        </w:rPr>
      </w:pPr>
      <w:r>
        <w:rPr>
          <w:rFonts w:ascii="Times New Roman" w:hAnsi="Times New Roman"/>
          <w:sz w:val="24"/>
          <w:szCs w:val="20"/>
        </w:rPr>
        <w:t>To obtain better results in this, we perform vari</w:t>
      </w:r>
      <w:r w:rsidR="00CF3654">
        <w:rPr>
          <w:rFonts w:ascii="Times New Roman" w:hAnsi="Times New Roman"/>
          <w:sz w:val="24"/>
          <w:szCs w:val="20"/>
        </w:rPr>
        <w:t xml:space="preserve">ations in the LBP algorithm. </w:t>
      </w:r>
      <w:r>
        <w:rPr>
          <w:rFonts w:ascii="Times New Roman" w:hAnsi="Times New Roman"/>
          <w:sz w:val="24"/>
          <w:szCs w:val="20"/>
        </w:rPr>
        <w:t xml:space="preserve">We </w:t>
      </w:r>
      <w:r w:rsidR="00CF3654">
        <w:rPr>
          <w:rFonts w:ascii="Times New Roman" w:hAnsi="Times New Roman"/>
          <w:sz w:val="24"/>
          <w:szCs w:val="20"/>
        </w:rPr>
        <w:t xml:space="preserve">can </w:t>
      </w:r>
      <w:r>
        <w:rPr>
          <w:rFonts w:ascii="Times New Roman" w:hAnsi="Times New Roman"/>
          <w:sz w:val="24"/>
          <w:szCs w:val="20"/>
        </w:rPr>
        <w:t xml:space="preserve">keep the starting pixel as </w:t>
      </w:r>
      <w:r w:rsidR="00CF3654">
        <w:rPr>
          <w:rFonts w:ascii="Times New Roman" w:hAnsi="Times New Roman"/>
          <w:sz w:val="24"/>
          <w:szCs w:val="20"/>
        </w:rPr>
        <w:t xml:space="preserve">any of the </w:t>
      </w:r>
      <w:r>
        <w:rPr>
          <w:rFonts w:ascii="Times New Roman" w:hAnsi="Times New Roman"/>
          <w:sz w:val="24"/>
          <w:szCs w:val="20"/>
        </w:rPr>
        <w:t>8 neighbor pixels</w:t>
      </w:r>
      <w:r w:rsidR="00CF3654">
        <w:rPr>
          <w:rFonts w:ascii="Times New Roman" w:hAnsi="Times New Roman"/>
          <w:sz w:val="24"/>
          <w:szCs w:val="20"/>
        </w:rPr>
        <w:t xml:space="preserve"> for both clockwise and anti-clockwise reading of the binarized number.</w:t>
      </w:r>
      <w:r w:rsidR="00A376FC">
        <w:rPr>
          <w:rFonts w:ascii="Times New Roman" w:hAnsi="Times New Roman"/>
          <w:sz w:val="24"/>
          <w:szCs w:val="20"/>
        </w:rPr>
        <w:t xml:space="preserve"> This </w:t>
      </w:r>
      <w:r w:rsidR="00CF3654">
        <w:rPr>
          <w:rFonts w:ascii="Times New Roman" w:hAnsi="Times New Roman"/>
          <w:sz w:val="24"/>
          <w:szCs w:val="20"/>
        </w:rPr>
        <w:t xml:space="preserve">gives us 16 different variants of LBP conversion that can be tested in our system later for which the accuracy is highest. </w:t>
      </w:r>
    </w:p>
    <w:p w:rsidR="00A376FC" w:rsidRDefault="00A376FC" w:rsidP="00A376FC">
      <w:pPr>
        <w:spacing w:line="256" w:lineRule="auto"/>
        <w:ind w:firstLine="720"/>
        <w:jc w:val="both"/>
        <w:rPr>
          <w:rFonts w:ascii="Times New Roman" w:hAnsi="Times New Roman"/>
          <w:sz w:val="24"/>
          <w:szCs w:val="20"/>
        </w:rPr>
      </w:pPr>
      <w:r>
        <w:rPr>
          <w:rFonts w:ascii="Times New Roman" w:hAnsi="Times New Roman"/>
          <w:sz w:val="24"/>
          <w:szCs w:val="20"/>
        </w:rPr>
        <w:t>Thus we will have following 16 different variants for our LBP implementation based on the starting point or the leftmost pixel as starting for reading</w:t>
      </w:r>
    </w:p>
    <w:p w:rsidR="00172306" w:rsidRDefault="00172306" w:rsidP="00A376FC">
      <w:pPr>
        <w:spacing w:line="256" w:lineRule="auto"/>
        <w:ind w:firstLine="720"/>
        <w:jc w:val="both"/>
        <w:rPr>
          <w:rFonts w:ascii="Times New Roman" w:hAnsi="Times New Roman"/>
          <w:sz w:val="24"/>
          <w:szCs w:val="20"/>
        </w:rPr>
      </w:pPr>
    </w:p>
    <w:p w:rsidR="008A69EF" w:rsidRPr="00A376FC" w:rsidRDefault="008D216B" w:rsidP="00A376FC">
      <w:pPr>
        <w:pStyle w:val="ListParagraph"/>
        <w:numPr>
          <w:ilvl w:val="0"/>
          <w:numId w:val="19"/>
        </w:numPr>
        <w:spacing w:line="256" w:lineRule="auto"/>
        <w:ind w:left="720"/>
        <w:jc w:val="both"/>
        <w:rPr>
          <w:rFonts w:ascii="Times New Roman" w:hAnsi="Times New Roman"/>
          <w:sz w:val="24"/>
          <w:szCs w:val="20"/>
        </w:rPr>
      </w:pPr>
      <w:r>
        <w:rPr>
          <w:noProof/>
        </w:rPr>
        <w:pict>
          <v:shape id="_x0000_s1056" type="#_x0000_t202" style="position:absolute;left:0;text-align:left;margin-left:272.4pt;margin-top:75.4pt;width:180.75pt;height:.05pt;z-index:251674624;mso-position-horizontal-relative:text;mso-position-vertical-relative:text" stroked="f">
            <v:textbox style="mso-fit-shape-to-text:t" inset="0,0,0,0">
              <w:txbxContent>
                <w:p w:rsidR="008D216B" w:rsidRPr="007D3406" w:rsidRDefault="008D216B" w:rsidP="008D216B">
                  <w:pPr>
                    <w:pStyle w:val="Caption"/>
                    <w:rPr>
                      <w:noProof/>
                    </w:rPr>
                  </w:pPr>
                  <w:r>
                    <w:t>Figure 39: 8-neighbour pixels</w:t>
                  </w:r>
                </w:p>
              </w:txbxContent>
            </v:textbox>
            <w10:wrap type="square"/>
          </v:shape>
        </w:pict>
      </w:r>
      <w:r w:rsidR="001F32D5">
        <w:rPr>
          <w:noProof/>
        </w:rPr>
        <w:drawing>
          <wp:anchor distT="0" distB="0" distL="114300" distR="114300" simplePos="0" relativeHeight="251701760" behindDoc="0" locked="0" layoutInCell="1" allowOverlap="1">
            <wp:simplePos x="0" y="0"/>
            <wp:positionH relativeFrom="margin">
              <wp:posOffset>3459480</wp:posOffset>
            </wp:positionH>
            <wp:positionV relativeFrom="margin">
              <wp:posOffset>292100</wp:posOffset>
            </wp:positionV>
            <wp:extent cx="2295525" cy="8966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295525" cy="896620"/>
                    </a:xfrm>
                    <a:prstGeom prst="rect">
                      <a:avLst/>
                    </a:prstGeom>
                  </pic:spPr>
                </pic:pic>
              </a:graphicData>
            </a:graphic>
          </wp:anchor>
        </w:drawing>
      </w:r>
      <w:r w:rsidR="00A376FC">
        <w:rPr>
          <w:rFonts w:ascii="Times New Roman" w:hAnsi="Times New Roman"/>
          <w:sz w:val="24"/>
          <w:szCs w:val="20"/>
        </w:rPr>
        <w:t>TL</w:t>
      </w:r>
      <w:r w:rsidR="00A376FC" w:rsidRPr="00A376FC">
        <w:rPr>
          <w:rFonts w:ascii="Times New Roman" w:hAnsi="Times New Roman"/>
          <w:sz w:val="24"/>
          <w:szCs w:val="20"/>
        </w:rPr>
        <w:t xml:space="preserve"> – </w:t>
      </w:r>
      <w:r w:rsidR="00A376FC">
        <w:rPr>
          <w:rFonts w:ascii="Times New Roman" w:hAnsi="Times New Roman"/>
          <w:sz w:val="24"/>
          <w:szCs w:val="20"/>
        </w:rPr>
        <w:t>Top Left</w:t>
      </w:r>
      <w:r w:rsidR="00A376FC" w:rsidRPr="00A376FC">
        <w:rPr>
          <w:rFonts w:ascii="Times New Roman" w:hAnsi="Times New Roman"/>
          <w:sz w:val="24"/>
          <w:szCs w:val="20"/>
        </w:rPr>
        <w:tab/>
      </w:r>
      <w:r w:rsidR="00172306">
        <w:rPr>
          <w:rFonts w:ascii="Times New Roman" w:hAnsi="Times New Roman"/>
          <w:sz w:val="24"/>
          <w:szCs w:val="20"/>
        </w:rPr>
        <w:tab/>
      </w:r>
      <w:r w:rsidR="00A376FC" w:rsidRPr="00A376FC">
        <w:rPr>
          <w:rFonts w:ascii="Times New Roman" w:hAnsi="Times New Roman"/>
          <w:sz w:val="24"/>
          <w:szCs w:val="20"/>
        </w:rPr>
        <w:t>:</w:t>
      </w:r>
      <w:r w:rsidR="00A376FC" w:rsidRPr="00A376FC">
        <w:rPr>
          <w:rFonts w:ascii="Times New Roman" w:hAnsi="Times New Roman"/>
          <w:sz w:val="24"/>
          <w:szCs w:val="20"/>
        </w:rPr>
        <w:tab/>
        <w:t>x-1, y-1</w:t>
      </w:r>
      <w:r w:rsidR="00A376FC" w:rsidRPr="00A376FC">
        <w:rPr>
          <w:rFonts w:ascii="Times New Roman" w:hAnsi="Times New Roman"/>
          <w:sz w:val="24"/>
          <w:szCs w:val="20"/>
        </w:rPr>
        <w:tab/>
      </w:r>
    </w:p>
    <w:p w:rsidR="00A376FC" w:rsidRDefault="00A376FC" w:rsidP="00A376FC">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T</w:t>
      </w:r>
      <w:r w:rsidRPr="00A376FC">
        <w:rPr>
          <w:rFonts w:ascii="Times New Roman" w:hAnsi="Times New Roman"/>
          <w:sz w:val="24"/>
          <w:szCs w:val="20"/>
        </w:rPr>
        <w:t xml:space="preserve"> – </w:t>
      </w:r>
      <w:r>
        <w:rPr>
          <w:rFonts w:ascii="Times New Roman" w:hAnsi="Times New Roman"/>
          <w:sz w:val="24"/>
          <w:szCs w:val="20"/>
        </w:rPr>
        <w:t>Top</w:t>
      </w:r>
      <w:r w:rsidRPr="00A376FC">
        <w:rPr>
          <w:rFonts w:ascii="Times New Roman" w:hAnsi="Times New Roman"/>
          <w:sz w:val="24"/>
          <w:szCs w:val="20"/>
        </w:rPr>
        <w:t xml:space="preserve"> </w:t>
      </w:r>
      <w:r>
        <w:rPr>
          <w:rFonts w:ascii="Times New Roman" w:hAnsi="Times New Roman"/>
          <w:sz w:val="24"/>
          <w:szCs w:val="20"/>
        </w:rPr>
        <w:tab/>
      </w:r>
      <w:r>
        <w:rPr>
          <w:rFonts w:ascii="Times New Roman" w:hAnsi="Times New Roman"/>
          <w:sz w:val="24"/>
          <w:szCs w:val="20"/>
        </w:rPr>
        <w:tab/>
        <w:t>:</w:t>
      </w:r>
      <w:r w:rsidRPr="00A376FC">
        <w:rPr>
          <w:rFonts w:ascii="Times New Roman" w:hAnsi="Times New Roman"/>
          <w:sz w:val="24"/>
          <w:szCs w:val="20"/>
        </w:rPr>
        <w:t xml:space="preserve"> </w:t>
      </w:r>
      <w:r>
        <w:rPr>
          <w:rFonts w:ascii="Times New Roman" w:hAnsi="Times New Roman"/>
          <w:sz w:val="24"/>
          <w:szCs w:val="20"/>
        </w:rPr>
        <w:tab/>
        <w:t>x</w:t>
      </w:r>
      <w:r w:rsidRPr="00A376FC">
        <w:rPr>
          <w:rFonts w:ascii="Times New Roman" w:hAnsi="Times New Roman"/>
          <w:sz w:val="24"/>
          <w:szCs w:val="20"/>
        </w:rPr>
        <w:t>, y-1</w:t>
      </w:r>
    </w:p>
    <w:p w:rsidR="00A376FC" w:rsidRDefault="00A376FC" w:rsidP="00A376FC">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 xml:space="preserve">TR – Top </w:t>
      </w:r>
      <w:r w:rsidRPr="00A376FC">
        <w:rPr>
          <w:rFonts w:ascii="Times New Roman" w:hAnsi="Times New Roman"/>
          <w:sz w:val="24"/>
          <w:szCs w:val="20"/>
        </w:rPr>
        <w:t>Right</w:t>
      </w:r>
      <w:r>
        <w:rPr>
          <w:rFonts w:ascii="Times New Roman" w:hAnsi="Times New Roman"/>
          <w:sz w:val="24"/>
          <w:szCs w:val="20"/>
        </w:rPr>
        <w:tab/>
        <w:t>:</w:t>
      </w:r>
      <w:r w:rsidRPr="00A376FC">
        <w:rPr>
          <w:rFonts w:ascii="Times New Roman" w:hAnsi="Times New Roman"/>
          <w:sz w:val="24"/>
          <w:szCs w:val="20"/>
        </w:rPr>
        <w:t xml:space="preserve"> </w:t>
      </w:r>
      <w:r>
        <w:rPr>
          <w:rFonts w:ascii="Times New Roman" w:hAnsi="Times New Roman"/>
          <w:sz w:val="24"/>
          <w:szCs w:val="20"/>
        </w:rPr>
        <w:tab/>
        <w:t>x+</w:t>
      </w:r>
      <w:r w:rsidRPr="00A376FC">
        <w:rPr>
          <w:rFonts w:ascii="Times New Roman" w:hAnsi="Times New Roman"/>
          <w:sz w:val="24"/>
          <w:szCs w:val="20"/>
        </w:rPr>
        <w:t xml:space="preserve">1, y-1 </w:t>
      </w:r>
    </w:p>
    <w:p w:rsidR="00A376FC" w:rsidRPr="00A376FC" w:rsidRDefault="00A376FC" w:rsidP="00A376FC">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 xml:space="preserve">R – </w:t>
      </w:r>
      <w:r w:rsidRPr="00A376FC">
        <w:rPr>
          <w:rFonts w:ascii="Times New Roman" w:hAnsi="Times New Roman"/>
          <w:sz w:val="24"/>
          <w:szCs w:val="20"/>
        </w:rPr>
        <w:t>Right</w:t>
      </w:r>
      <w:r>
        <w:rPr>
          <w:rFonts w:ascii="Times New Roman" w:hAnsi="Times New Roman"/>
          <w:sz w:val="24"/>
          <w:szCs w:val="20"/>
        </w:rPr>
        <w:tab/>
      </w:r>
      <w:r>
        <w:rPr>
          <w:rFonts w:ascii="Times New Roman" w:hAnsi="Times New Roman"/>
          <w:sz w:val="24"/>
          <w:szCs w:val="20"/>
        </w:rPr>
        <w:tab/>
        <w:t>:</w:t>
      </w:r>
      <w:r w:rsidRPr="00A376FC">
        <w:rPr>
          <w:rFonts w:ascii="Times New Roman" w:hAnsi="Times New Roman"/>
          <w:sz w:val="24"/>
          <w:szCs w:val="20"/>
        </w:rPr>
        <w:t xml:space="preserve"> </w:t>
      </w:r>
      <w:r>
        <w:rPr>
          <w:rFonts w:ascii="Times New Roman" w:hAnsi="Times New Roman"/>
          <w:sz w:val="24"/>
          <w:szCs w:val="20"/>
        </w:rPr>
        <w:tab/>
        <w:t>x+</w:t>
      </w:r>
      <w:r w:rsidRPr="00A376FC">
        <w:rPr>
          <w:rFonts w:ascii="Times New Roman" w:hAnsi="Times New Roman"/>
          <w:sz w:val="24"/>
          <w:szCs w:val="20"/>
        </w:rPr>
        <w:t xml:space="preserve">1, </w:t>
      </w:r>
      <w:r>
        <w:rPr>
          <w:rFonts w:ascii="Times New Roman" w:hAnsi="Times New Roman"/>
          <w:sz w:val="24"/>
          <w:szCs w:val="20"/>
        </w:rPr>
        <w:t>y</w:t>
      </w:r>
    </w:p>
    <w:p w:rsidR="00172306" w:rsidRPr="00A376FC" w:rsidRDefault="00A376FC" w:rsidP="00172306">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BR – Bottom Right</w:t>
      </w:r>
      <w:r w:rsidR="00172306">
        <w:rPr>
          <w:rFonts w:ascii="Times New Roman" w:hAnsi="Times New Roman"/>
          <w:sz w:val="24"/>
          <w:szCs w:val="20"/>
        </w:rPr>
        <w:tab/>
        <w:t>:</w:t>
      </w:r>
      <w:r w:rsidR="00172306">
        <w:rPr>
          <w:rFonts w:ascii="Times New Roman" w:hAnsi="Times New Roman"/>
          <w:sz w:val="24"/>
          <w:szCs w:val="20"/>
        </w:rPr>
        <w:tab/>
      </w:r>
      <w:r w:rsidR="00172306">
        <w:rPr>
          <w:rFonts w:ascii="Times New Roman" w:hAnsi="Times New Roman"/>
          <w:sz w:val="24"/>
          <w:szCs w:val="20"/>
        </w:rPr>
        <w:t>x+</w:t>
      </w:r>
      <w:r w:rsidR="00172306" w:rsidRPr="00A376FC">
        <w:rPr>
          <w:rFonts w:ascii="Times New Roman" w:hAnsi="Times New Roman"/>
          <w:sz w:val="24"/>
          <w:szCs w:val="20"/>
        </w:rPr>
        <w:t xml:space="preserve">1, </w:t>
      </w:r>
      <w:r w:rsidR="00172306">
        <w:rPr>
          <w:rFonts w:ascii="Times New Roman" w:hAnsi="Times New Roman"/>
          <w:sz w:val="24"/>
          <w:szCs w:val="20"/>
        </w:rPr>
        <w:t>y</w:t>
      </w:r>
      <w:r w:rsidR="00172306">
        <w:rPr>
          <w:rFonts w:ascii="Times New Roman" w:hAnsi="Times New Roman"/>
          <w:sz w:val="24"/>
          <w:szCs w:val="20"/>
        </w:rPr>
        <w:t>+1</w:t>
      </w:r>
      <w:r w:rsidR="00172306" w:rsidRPr="00172306">
        <w:rPr>
          <w:rFonts w:ascii="Times New Roman" w:hAnsi="Times New Roman"/>
          <w:sz w:val="24"/>
          <w:szCs w:val="20"/>
        </w:rPr>
        <w:t xml:space="preserve"> </w:t>
      </w:r>
    </w:p>
    <w:p w:rsidR="00172306" w:rsidRPr="00A376FC" w:rsidRDefault="00172306" w:rsidP="00172306">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B</w:t>
      </w:r>
      <w:r>
        <w:rPr>
          <w:rFonts w:ascii="Times New Roman" w:hAnsi="Times New Roman"/>
          <w:sz w:val="24"/>
          <w:szCs w:val="20"/>
        </w:rPr>
        <w:t xml:space="preserve"> – Bottom</w:t>
      </w:r>
      <w:r>
        <w:rPr>
          <w:rFonts w:ascii="Times New Roman" w:hAnsi="Times New Roman"/>
          <w:sz w:val="24"/>
          <w:szCs w:val="20"/>
        </w:rPr>
        <w:tab/>
      </w:r>
      <w:r>
        <w:rPr>
          <w:rFonts w:ascii="Times New Roman" w:hAnsi="Times New Roman"/>
          <w:sz w:val="24"/>
          <w:szCs w:val="20"/>
        </w:rPr>
        <w:tab/>
      </w:r>
      <w:r>
        <w:rPr>
          <w:rFonts w:ascii="Times New Roman" w:hAnsi="Times New Roman"/>
          <w:sz w:val="24"/>
          <w:szCs w:val="20"/>
        </w:rPr>
        <w:t>:</w:t>
      </w:r>
      <w:r>
        <w:rPr>
          <w:rFonts w:ascii="Times New Roman" w:hAnsi="Times New Roman"/>
          <w:sz w:val="24"/>
          <w:szCs w:val="20"/>
        </w:rPr>
        <w:tab/>
      </w:r>
      <w:r>
        <w:rPr>
          <w:rFonts w:ascii="Times New Roman" w:hAnsi="Times New Roman"/>
          <w:sz w:val="24"/>
          <w:szCs w:val="20"/>
        </w:rPr>
        <w:t>x</w:t>
      </w:r>
      <w:r w:rsidRPr="00A376FC">
        <w:rPr>
          <w:rFonts w:ascii="Times New Roman" w:hAnsi="Times New Roman"/>
          <w:sz w:val="24"/>
          <w:szCs w:val="20"/>
        </w:rPr>
        <w:t xml:space="preserve">, </w:t>
      </w:r>
      <w:r>
        <w:rPr>
          <w:rFonts w:ascii="Times New Roman" w:hAnsi="Times New Roman"/>
          <w:sz w:val="24"/>
          <w:szCs w:val="20"/>
        </w:rPr>
        <w:t>y+1</w:t>
      </w:r>
      <w:r w:rsidRPr="00172306">
        <w:rPr>
          <w:rFonts w:ascii="Times New Roman" w:hAnsi="Times New Roman"/>
          <w:sz w:val="24"/>
          <w:szCs w:val="20"/>
        </w:rPr>
        <w:t xml:space="preserve"> </w:t>
      </w:r>
    </w:p>
    <w:p w:rsidR="00172306" w:rsidRPr="00A376FC" w:rsidRDefault="00172306" w:rsidP="00172306">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BL</w:t>
      </w:r>
      <w:r>
        <w:rPr>
          <w:rFonts w:ascii="Times New Roman" w:hAnsi="Times New Roman"/>
          <w:sz w:val="24"/>
          <w:szCs w:val="20"/>
        </w:rPr>
        <w:t xml:space="preserve"> – Bottom </w:t>
      </w:r>
      <w:r>
        <w:rPr>
          <w:rFonts w:ascii="Times New Roman" w:hAnsi="Times New Roman"/>
          <w:sz w:val="24"/>
          <w:szCs w:val="20"/>
        </w:rPr>
        <w:t>Left</w:t>
      </w:r>
      <w:r>
        <w:rPr>
          <w:rFonts w:ascii="Times New Roman" w:hAnsi="Times New Roman"/>
          <w:sz w:val="24"/>
          <w:szCs w:val="20"/>
        </w:rPr>
        <w:tab/>
        <w:t>:</w:t>
      </w:r>
      <w:r>
        <w:rPr>
          <w:rFonts w:ascii="Times New Roman" w:hAnsi="Times New Roman"/>
          <w:sz w:val="24"/>
          <w:szCs w:val="20"/>
        </w:rPr>
        <w:tab/>
      </w:r>
      <w:r>
        <w:rPr>
          <w:rFonts w:ascii="Times New Roman" w:hAnsi="Times New Roman"/>
          <w:sz w:val="24"/>
          <w:szCs w:val="20"/>
        </w:rPr>
        <w:t>x-</w:t>
      </w:r>
      <w:r w:rsidRPr="00A376FC">
        <w:rPr>
          <w:rFonts w:ascii="Times New Roman" w:hAnsi="Times New Roman"/>
          <w:sz w:val="24"/>
          <w:szCs w:val="20"/>
        </w:rPr>
        <w:t xml:space="preserve">1, </w:t>
      </w:r>
      <w:r>
        <w:rPr>
          <w:rFonts w:ascii="Times New Roman" w:hAnsi="Times New Roman"/>
          <w:sz w:val="24"/>
          <w:szCs w:val="20"/>
        </w:rPr>
        <w:t>y+1</w:t>
      </w:r>
      <w:r w:rsidRPr="00172306">
        <w:rPr>
          <w:rFonts w:ascii="Times New Roman" w:hAnsi="Times New Roman"/>
          <w:sz w:val="24"/>
          <w:szCs w:val="20"/>
        </w:rPr>
        <w:t xml:space="preserve"> </w:t>
      </w:r>
    </w:p>
    <w:p w:rsidR="00172306" w:rsidRPr="00172306" w:rsidRDefault="00172306" w:rsidP="00172306">
      <w:pPr>
        <w:pStyle w:val="ListParagraph"/>
        <w:numPr>
          <w:ilvl w:val="0"/>
          <w:numId w:val="19"/>
        </w:numPr>
        <w:spacing w:line="256" w:lineRule="auto"/>
        <w:ind w:left="720"/>
        <w:jc w:val="both"/>
        <w:rPr>
          <w:rFonts w:ascii="Times New Roman" w:hAnsi="Times New Roman"/>
          <w:sz w:val="24"/>
          <w:szCs w:val="20"/>
        </w:rPr>
      </w:pPr>
      <w:r>
        <w:rPr>
          <w:rFonts w:ascii="Times New Roman" w:hAnsi="Times New Roman"/>
          <w:sz w:val="24"/>
          <w:szCs w:val="20"/>
        </w:rPr>
        <w:t xml:space="preserve">L </w:t>
      </w:r>
      <w:r>
        <w:rPr>
          <w:rFonts w:ascii="Times New Roman" w:hAnsi="Times New Roman"/>
          <w:sz w:val="24"/>
          <w:szCs w:val="20"/>
        </w:rPr>
        <w:t xml:space="preserve">– </w:t>
      </w:r>
      <w:r>
        <w:rPr>
          <w:rFonts w:ascii="Times New Roman" w:hAnsi="Times New Roman"/>
          <w:sz w:val="24"/>
          <w:szCs w:val="20"/>
        </w:rPr>
        <w:t>Left</w:t>
      </w:r>
      <w:r>
        <w:rPr>
          <w:rFonts w:ascii="Times New Roman" w:hAnsi="Times New Roman"/>
          <w:sz w:val="24"/>
          <w:szCs w:val="20"/>
        </w:rPr>
        <w:tab/>
      </w:r>
      <w:r>
        <w:rPr>
          <w:rFonts w:ascii="Times New Roman" w:hAnsi="Times New Roman"/>
          <w:sz w:val="24"/>
          <w:szCs w:val="20"/>
        </w:rPr>
        <w:tab/>
        <w:t>:</w:t>
      </w:r>
      <w:r>
        <w:rPr>
          <w:rFonts w:ascii="Times New Roman" w:hAnsi="Times New Roman"/>
          <w:sz w:val="24"/>
          <w:szCs w:val="20"/>
        </w:rPr>
        <w:tab/>
      </w:r>
      <w:r>
        <w:rPr>
          <w:rFonts w:ascii="Times New Roman" w:hAnsi="Times New Roman"/>
          <w:sz w:val="24"/>
          <w:szCs w:val="20"/>
        </w:rPr>
        <w:t>x-</w:t>
      </w:r>
      <w:r w:rsidRPr="00A376FC">
        <w:rPr>
          <w:rFonts w:ascii="Times New Roman" w:hAnsi="Times New Roman"/>
          <w:sz w:val="24"/>
          <w:szCs w:val="20"/>
        </w:rPr>
        <w:t xml:space="preserve">1, </w:t>
      </w:r>
      <w:r>
        <w:rPr>
          <w:rFonts w:ascii="Times New Roman" w:hAnsi="Times New Roman"/>
          <w:sz w:val="24"/>
          <w:szCs w:val="20"/>
        </w:rPr>
        <w:t>y</w:t>
      </w:r>
    </w:p>
    <w:p w:rsidR="00A376FC" w:rsidRDefault="00A376FC" w:rsidP="000818DF">
      <w:pPr>
        <w:spacing w:line="256" w:lineRule="auto"/>
        <w:jc w:val="both"/>
        <w:rPr>
          <w:rFonts w:ascii="Times New Roman" w:hAnsi="Times New Roman"/>
          <w:sz w:val="24"/>
          <w:szCs w:val="20"/>
        </w:rPr>
      </w:pPr>
    </w:p>
    <w:p w:rsidR="00A376FC" w:rsidRDefault="00A376FC" w:rsidP="000818DF">
      <w:pPr>
        <w:spacing w:line="256" w:lineRule="auto"/>
        <w:jc w:val="both"/>
        <w:rPr>
          <w:rFonts w:ascii="Times New Roman" w:hAnsi="Times New Roman"/>
          <w:sz w:val="24"/>
          <w:szCs w:val="20"/>
        </w:rPr>
      </w:pPr>
    </w:p>
    <w:p w:rsidR="0085074E" w:rsidRPr="000818DF" w:rsidRDefault="0085074E" w:rsidP="000818DF">
      <w:pPr>
        <w:spacing w:line="256" w:lineRule="auto"/>
        <w:jc w:val="both"/>
        <w:rPr>
          <w:rFonts w:ascii="Times New Roman" w:hAnsi="Times New Roman"/>
          <w:sz w:val="24"/>
          <w:szCs w:val="20"/>
        </w:rPr>
      </w:pPr>
    </w:p>
    <w:p w:rsidR="007254FE" w:rsidRDefault="0048555D" w:rsidP="003260EC">
      <w:pPr>
        <w:pStyle w:val="Heading3"/>
        <w:numPr>
          <w:ilvl w:val="2"/>
          <w:numId w:val="11"/>
        </w:numPr>
      </w:pPr>
      <w:bookmarkStart w:id="23" w:name="_Toc6331362"/>
      <w:r>
        <w:t>L</w:t>
      </w:r>
      <w:r w:rsidR="007254FE">
        <w:t>bp</w:t>
      </w:r>
      <w:r w:rsidR="007254FE" w:rsidRPr="00C47543">
        <w:t>Feat.py</w:t>
      </w:r>
      <w:bookmarkEnd w:id="23"/>
    </w:p>
    <w:p w:rsidR="008A69EF" w:rsidRPr="008A69EF" w:rsidRDefault="008A69EF" w:rsidP="008A69EF"/>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r>
        <w:rPr>
          <w:noProof/>
        </w:rPr>
        <w:drawing>
          <wp:inline distT="0" distB="0" distL="0" distR="0" wp14:anchorId="36E61AD9" wp14:editId="34A0B94B">
            <wp:extent cx="3047519" cy="1844040"/>
            <wp:effectExtent l="19050" t="19050" r="63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extLst>
                        <a:ext uri="{28A0092B-C50C-407E-A947-70E740481C1C}">
                          <a14:useLocalDpi xmlns:a14="http://schemas.microsoft.com/office/drawing/2010/main" val="0"/>
                        </a:ext>
                      </a:extLst>
                    </a:blip>
                    <a:srcRect b="12783"/>
                    <a:stretch/>
                  </pic:blipFill>
                  <pic:spPr bwMode="auto">
                    <a:xfrm>
                      <a:off x="0" y="0"/>
                      <a:ext cx="3047519" cy="1844040"/>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8D216B" w:rsidP="00C44D1B">
      <w:pPr>
        <w:pStyle w:val="Caption"/>
        <w:rPr>
          <w:sz w:val="24"/>
        </w:rPr>
      </w:pPr>
      <w:r>
        <w:rPr>
          <w:sz w:val="24"/>
        </w:rPr>
        <w:t>Figure 40</w:t>
      </w:r>
      <w:r w:rsidR="007B3AAD" w:rsidRPr="0081030B">
        <w:rPr>
          <w:sz w:val="24"/>
        </w:rPr>
        <w:t xml:space="preserve">: </w:t>
      </w:r>
      <w:r w:rsidR="00E96F74">
        <w:rPr>
          <w:sz w:val="24"/>
        </w:rPr>
        <w:t>LBP texture</w:t>
      </w:r>
      <w:r w:rsidR="007B3AAD" w:rsidRPr="0081030B">
        <w:rPr>
          <w:sz w:val="24"/>
        </w:rPr>
        <w:t xml:space="preserve"> features printed on console</w:t>
      </w:r>
    </w:p>
    <w:p w:rsidR="00A809B8" w:rsidRDefault="00A809B8" w:rsidP="005C6DBB">
      <w:pPr>
        <w:pStyle w:val="NoSpacing"/>
      </w:pPr>
    </w:p>
    <w:p w:rsidR="005C6BE4" w:rsidRDefault="005C6BE4" w:rsidP="005C6DBB">
      <w:pPr>
        <w:pStyle w:val="NoSpacing"/>
      </w:pPr>
    </w:p>
    <w:p w:rsidR="00A809B8" w:rsidRDefault="008B71E8" w:rsidP="003260EC">
      <w:pPr>
        <w:pStyle w:val="Heading3"/>
        <w:numPr>
          <w:ilvl w:val="2"/>
          <w:numId w:val="11"/>
        </w:numPr>
      </w:pPr>
      <w:bookmarkStart w:id="24" w:name="_Toc6331363"/>
      <w:r>
        <w:lastRenderedPageBreak/>
        <w:t>Classification</w:t>
      </w:r>
      <w:r w:rsidRPr="00041B48">
        <w:t>.py</w:t>
      </w:r>
      <w:bookmarkStart w:id="25" w:name="_GoBack"/>
      <w:bookmarkEnd w:id="24"/>
      <w:bookmarkEnd w:id="25"/>
    </w:p>
    <w:p w:rsidR="00AA61BD" w:rsidRPr="00AA61BD" w:rsidRDefault="00AA61BD" w:rsidP="00AA61BD"/>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597286" cy="1539414"/>
            <wp:effectExtent l="19050" t="1905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27669" cy="1557422"/>
                    </a:xfrm>
                    <a:prstGeom prst="rect">
                      <a:avLst/>
                    </a:prstGeom>
                    <a:ln>
                      <a:solidFill>
                        <a:schemeClr val="tx2">
                          <a:lumMod val="60000"/>
                          <a:lumOff val="40000"/>
                        </a:schemeClr>
                      </a:solidFill>
                    </a:ln>
                  </pic:spPr>
                </pic:pic>
              </a:graphicData>
            </a:graphic>
          </wp:inline>
        </w:drawing>
      </w:r>
      <w:r w:rsidR="00AC71C0" w:rsidRPr="00AC71C0">
        <w:rPr>
          <w:noProof/>
        </w:rPr>
        <w:t xml:space="preserve"> </w:t>
      </w:r>
      <w:r w:rsidR="005764EF">
        <w:rPr>
          <w:noProof/>
        </w:rPr>
        <w:drawing>
          <wp:inline distT="0" distB="0" distL="0" distR="0" wp14:anchorId="31197185" wp14:editId="760708BD">
            <wp:extent cx="2794040" cy="1544782"/>
            <wp:effectExtent l="19050" t="1905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801489" cy="1548900"/>
                    </a:xfrm>
                    <a:prstGeom prst="rect">
                      <a:avLst/>
                    </a:prstGeom>
                    <a:ln>
                      <a:solidFill>
                        <a:schemeClr val="accent1"/>
                      </a:solidFill>
                    </a:ln>
                  </pic:spPr>
                </pic:pic>
              </a:graphicData>
            </a:graphic>
          </wp:inline>
        </w:drawing>
      </w:r>
    </w:p>
    <w:p w:rsidR="007254FE" w:rsidRDefault="008D216B" w:rsidP="00C44D1B">
      <w:pPr>
        <w:pStyle w:val="Caption"/>
        <w:rPr>
          <w:sz w:val="24"/>
        </w:rPr>
      </w:pPr>
      <w:r>
        <w:t>Figure 41</w:t>
      </w:r>
      <w:r w:rsidR="00C44D1B" w:rsidRPr="00302B49">
        <w:t xml:space="preserve">: </w:t>
      </w:r>
      <w:r w:rsidR="00AC71C0">
        <w:t>Classification</w:t>
      </w:r>
      <w:r w:rsidR="00C44D1B" w:rsidRPr="00302B49">
        <w:t xml:space="preserve"> printed on console</w:t>
      </w:r>
    </w:p>
    <w:p w:rsidR="00B90116" w:rsidRDefault="00B90116" w:rsidP="007254FE">
      <w:pPr>
        <w:pStyle w:val="Body"/>
        <w:rPr>
          <w:sz w:val="24"/>
        </w:rPr>
      </w:pPr>
    </w:p>
    <w:p w:rsidR="001F2D75" w:rsidRPr="007254FE" w:rsidRDefault="001F2D75" w:rsidP="007254FE">
      <w:pPr>
        <w:pStyle w:val="Body"/>
        <w:rPr>
          <w:sz w:val="24"/>
        </w:rPr>
      </w:pPr>
    </w:p>
    <w:p w:rsidR="007254FE" w:rsidRDefault="007254FE" w:rsidP="003260EC">
      <w:pPr>
        <w:pStyle w:val="Heading3"/>
        <w:numPr>
          <w:ilvl w:val="2"/>
          <w:numId w:val="11"/>
        </w:numPr>
      </w:pPr>
      <w:bookmarkStart w:id="26" w:name="_Toc6331364"/>
      <w:r>
        <w:t>Evaluation.py</w:t>
      </w:r>
      <w:bookmarkEnd w:id="26"/>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A34DCE" w:rsidRDefault="00A34DCE" w:rsidP="0096198B">
      <w:pPr>
        <w:pStyle w:val="Body"/>
        <w:ind w:firstLine="720"/>
        <w:rPr>
          <w:sz w:val="24"/>
        </w:rPr>
      </w:pPr>
    </w:p>
    <w:p w:rsidR="00A34DCE" w:rsidRDefault="00A34DCE" w:rsidP="0096198B">
      <w:pPr>
        <w:pStyle w:val="Body"/>
        <w:ind w:firstLine="720"/>
        <w:rPr>
          <w:sz w:val="24"/>
        </w:rPr>
      </w:pPr>
    </w:p>
    <w:p w:rsidR="0085074E" w:rsidRDefault="0085074E" w:rsidP="0085074E">
      <w:pPr>
        <w:pStyle w:val="Body"/>
        <w:ind w:firstLine="720"/>
        <w:rPr>
          <w:sz w:val="24"/>
          <w:szCs w:val="20"/>
        </w:rPr>
      </w:pPr>
      <w:r>
        <w:rPr>
          <w:sz w:val="24"/>
        </w:rPr>
        <w:t>We also</w:t>
      </w:r>
      <w:r>
        <w:rPr>
          <w:sz w:val="24"/>
          <w:szCs w:val="20"/>
        </w:rPr>
        <w:t xml:space="preserve"> will have </w:t>
      </w:r>
      <w:r>
        <w:rPr>
          <w:sz w:val="24"/>
          <w:szCs w:val="20"/>
        </w:rPr>
        <w:t xml:space="preserve">to perform testing and evaluations for the </w:t>
      </w:r>
      <w:r>
        <w:rPr>
          <w:sz w:val="24"/>
          <w:szCs w:val="20"/>
        </w:rPr>
        <w:t>following 16 different variants for our LBP implementation based on the starting point or the leftmost pixel as starting for reading</w:t>
      </w:r>
      <w:r>
        <w:rPr>
          <w:sz w:val="24"/>
          <w:szCs w:val="20"/>
        </w:rPr>
        <w:t xml:space="preserve"> and the results are as shown below.</w:t>
      </w:r>
    </w:p>
    <w:p w:rsidR="00371A9C" w:rsidRPr="007254FE" w:rsidRDefault="00371A9C" w:rsidP="00371A9C">
      <w:pPr>
        <w:pStyle w:val="Body"/>
        <w:rPr>
          <w:sz w:val="24"/>
        </w:rPr>
      </w:pPr>
    </w:p>
    <w:p w:rsidR="006A5DB1" w:rsidRPr="00371A9C" w:rsidRDefault="00371A9C" w:rsidP="00371A9C">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8C4BFF">
        <w:rPr>
          <w:b/>
          <w:noProof/>
        </w:rPr>
        <w:t>2</w:t>
      </w:r>
      <w:r w:rsidRPr="009735D1">
        <w:rPr>
          <w:b/>
        </w:rPr>
        <w:fldChar w:fldCharType="end"/>
      </w:r>
      <w:r>
        <w:rPr>
          <w:b/>
        </w:rPr>
        <w:t>:</w:t>
      </w:r>
      <w:r>
        <w:t xml:space="preserve"> </w:t>
      </w:r>
      <w:r>
        <w:rPr>
          <w:noProof/>
        </w:rPr>
        <w:t>Expermintatal Analysis</w:t>
      </w:r>
      <w:r>
        <w:rPr>
          <w:noProof/>
        </w:rPr>
        <w:t xml:space="preserve"> of different </w:t>
      </w:r>
      <w:r w:rsidR="00B75222">
        <w:rPr>
          <w:noProof/>
        </w:rPr>
        <w:t xml:space="preserve">LBP </w:t>
      </w:r>
      <w:r>
        <w:rPr>
          <w:noProof/>
        </w:rPr>
        <w:t>Variants</w:t>
      </w:r>
    </w:p>
    <w:tbl>
      <w:tblPr>
        <w:tblStyle w:val="TableGrid"/>
        <w:tblW w:w="0" w:type="auto"/>
        <w:tblInd w:w="1098" w:type="dxa"/>
        <w:tblLook w:val="04A0" w:firstRow="1" w:lastRow="0" w:firstColumn="1" w:lastColumn="0" w:noHBand="0" w:noVBand="1"/>
      </w:tblPr>
      <w:tblGrid>
        <w:gridCol w:w="2520"/>
        <w:gridCol w:w="2340"/>
        <w:gridCol w:w="2340"/>
      </w:tblGrid>
      <w:tr w:rsidR="006A5DB1" w:rsidRPr="00B75222" w:rsidTr="00E567AA">
        <w:tc>
          <w:tcPr>
            <w:tcW w:w="252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Variant</w:t>
            </w:r>
          </w:p>
        </w:tc>
        <w:tc>
          <w:tcPr>
            <w:tcW w:w="234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Clockwise</w:t>
            </w:r>
          </w:p>
        </w:tc>
        <w:tc>
          <w:tcPr>
            <w:tcW w:w="2340" w:type="dxa"/>
          </w:tcPr>
          <w:p w:rsidR="0085074E" w:rsidRPr="00B75222" w:rsidRDefault="0085074E" w:rsidP="00371A9C">
            <w:pPr>
              <w:pStyle w:val="NoSpacing"/>
              <w:ind w:left="70"/>
              <w:jc w:val="center"/>
              <w:rPr>
                <w:rFonts w:ascii="Times New Roman" w:hAnsi="Times New Roman" w:cs="Times New Roman"/>
                <w:b/>
                <w:sz w:val="24"/>
              </w:rPr>
            </w:pPr>
            <w:r w:rsidRPr="00B75222">
              <w:rPr>
                <w:rFonts w:ascii="Times New Roman" w:hAnsi="Times New Roman" w:cs="Times New Roman"/>
                <w:b/>
                <w:sz w:val="24"/>
              </w:rPr>
              <w:t>Anti-Clockwise</w:t>
            </w:r>
          </w:p>
        </w:tc>
      </w:tr>
      <w:tr w:rsidR="00E567AA" w:rsidTr="0066277F">
        <w:trPr>
          <w:trHeight w:val="147"/>
        </w:trPr>
        <w:tc>
          <w:tcPr>
            <w:tcW w:w="2520" w:type="dxa"/>
          </w:tcPr>
          <w:p w:rsidR="0085074E" w:rsidRPr="00371A9C" w:rsidRDefault="00B46BF0"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 xml:space="preserve">TL </w:t>
            </w:r>
            <w:r w:rsidR="00026669" w:rsidRPr="00026669">
              <w:rPr>
                <w:rFonts w:ascii="Times New Roman" w:hAnsi="Times New Roman" w:cs="Times New Roman"/>
                <w:sz w:val="24"/>
                <w:szCs w:val="20"/>
              </w:rPr>
              <w:t xml:space="preserve">– </w:t>
            </w:r>
            <w:r w:rsidR="0085074E" w:rsidRPr="00371A9C">
              <w:rPr>
                <w:rFonts w:ascii="Times New Roman" w:hAnsi="Times New Roman" w:cs="Times New Roman"/>
                <w:sz w:val="24"/>
                <w:szCs w:val="20"/>
              </w:rPr>
              <w:t>Top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0.46</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2.31</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T – Top</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3.07</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4.29</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TR – Top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29</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3.07</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R –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2.76</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92</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R – Bottom Righ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23</w:t>
            </w:r>
          </w:p>
        </w:tc>
        <w:tc>
          <w:tcPr>
            <w:tcW w:w="2340" w:type="dxa"/>
          </w:tcPr>
          <w:p w:rsidR="0085074E" w:rsidRPr="00371A9C" w:rsidRDefault="00BE6113" w:rsidP="00026669">
            <w:pPr>
              <w:pStyle w:val="NoSpacing"/>
              <w:ind w:left="70"/>
              <w:jc w:val="center"/>
              <w:rPr>
                <w:rFonts w:ascii="Times New Roman" w:hAnsi="Times New Roman" w:cs="Times New Roman"/>
                <w:sz w:val="24"/>
              </w:rPr>
            </w:pPr>
            <w:r>
              <w:rPr>
                <w:rFonts w:ascii="Times New Roman" w:hAnsi="Times New Roman" w:cs="Times New Roman"/>
                <w:sz w:val="24"/>
              </w:rPr>
              <w:t>82.31</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 – Bottom</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54</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92</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szCs w:val="20"/>
              </w:rPr>
            </w:pPr>
            <w:r w:rsidRPr="00371A9C">
              <w:rPr>
                <w:rFonts w:ascii="Times New Roman" w:hAnsi="Times New Roman" w:cs="Times New Roman"/>
                <w:sz w:val="24"/>
                <w:szCs w:val="20"/>
              </w:rPr>
              <w:t>BL – Bottom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79.61</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54</w:t>
            </w:r>
          </w:p>
        </w:tc>
      </w:tr>
      <w:tr w:rsidR="006A5DB1" w:rsidTr="00E567AA">
        <w:tc>
          <w:tcPr>
            <w:tcW w:w="2520" w:type="dxa"/>
          </w:tcPr>
          <w:p w:rsidR="0085074E" w:rsidRPr="00371A9C" w:rsidRDefault="0085074E" w:rsidP="00371A9C">
            <w:pPr>
              <w:pStyle w:val="NoSpacing"/>
              <w:ind w:left="70"/>
              <w:rPr>
                <w:rFonts w:ascii="Times New Roman" w:hAnsi="Times New Roman" w:cs="Times New Roman"/>
                <w:sz w:val="24"/>
              </w:rPr>
            </w:pPr>
            <w:r w:rsidRPr="00371A9C">
              <w:rPr>
                <w:rFonts w:ascii="Times New Roman" w:hAnsi="Times New Roman" w:cs="Times New Roman"/>
                <w:sz w:val="24"/>
                <w:szCs w:val="20"/>
              </w:rPr>
              <w:t>L – Left</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79.23</w:t>
            </w:r>
          </w:p>
        </w:tc>
        <w:tc>
          <w:tcPr>
            <w:tcW w:w="2340" w:type="dxa"/>
          </w:tcPr>
          <w:p w:rsidR="0085074E" w:rsidRPr="00371A9C" w:rsidRDefault="00196A94" w:rsidP="00026669">
            <w:pPr>
              <w:pStyle w:val="NoSpacing"/>
              <w:ind w:left="70"/>
              <w:jc w:val="center"/>
              <w:rPr>
                <w:rFonts w:ascii="Times New Roman" w:hAnsi="Times New Roman" w:cs="Times New Roman"/>
                <w:sz w:val="24"/>
              </w:rPr>
            </w:pPr>
            <w:r>
              <w:rPr>
                <w:rFonts w:ascii="Times New Roman" w:hAnsi="Times New Roman" w:cs="Times New Roman"/>
                <w:sz w:val="24"/>
              </w:rPr>
              <w:t>81.15</w:t>
            </w:r>
          </w:p>
        </w:tc>
      </w:tr>
    </w:tbl>
    <w:p w:rsidR="006A5DB1" w:rsidRDefault="006A5DB1" w:rsidP="006A5DB1">
      <w:pPr>
        <w:pStyle w:val="Body"/>
        <w:tabs>
          <w:tab w:val="left" w:pos="720"/>
        </w:tabs>
        <w:rPr>
          <w:sz w:val="24"/>
        </w:rPr>
      </w:pPr>
      <w:r>
        <w:rPr>
          <w:sz w:val="24"/>
        </w:rPr>
        <w:tab/>
        <w:t xml:space="preserve">Thus based on our above data we can make a line graph which is given below. The line graph depicts the variants on horizontal axis and accuracy on the Y-axis, the variants are labelled as above table shows and two different lines are put in the same graph for comparative study of both. We can infer that the anti-clockwise reading shows better results and highest accuracy </w:t>
      </w:r>
    </w:p>
    <w:p w:rsidR="00C66801" w:rsidRDefault="00C66801" w:rsidP="006A5DB1">
      <w:pPr>
        <w:pStyle w:val="Body"/>
        <w:tabs>
          <w:tab w:val="left" w:pos="720"/>
        </w:tabs>
        <w:rPr>
          <w:sz w:val="24"/>
        </w:rPr>
      </w:pPr>
    </w:p>
    <w:p w:rsidR="009B1EF2" w:rsidRDefault="006A5DB1" w:rsidP="009B1EF2">
      <w:pPr>
        <w:keepNext/>
        <w:jc w:val="center"/>
      </w:pPr>
      <w:r>
        <w:rPr>
          <w:noProof/>
        </w:rPr>
        <w:drawing>
          <wp:inline distT="0" distB="0" distL="0" distR="0" wp14:anchorId="6E5579FE" wp14:editId="60360147">
            <wp:extent cx="4508500" cy="2921000"/>
            <wp:effectExtent l="19050" t="19050" r="6350" b="0"/>
            <wp:docPr id="20" name="Picture 20" descr="C:\Users\user\Downloads\bar-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bar-graph.png"/>
                    <pic:cNvPicPr>
                      <a:picLocks noChangeAspect="1" noChangeArrowheads="1"/>
                    </pic:cNvPicPr>
                  </pic:nvPicPr>
                  <pic:blipFill rotWithShape="1">
                    <a:blip r:embed="rId68">
                      <a:extLst>
                        <a:ext uri="{28A0092B-C50C-407E-A947-70E740481C1C}">
                          <a14:useLocalDpi xmlns:a14="http://schemas.microsoft.com/office/drawing/2010/main" val="0"/>
                        </a:ext>
                      </a:extLst>
                    </a:blip>
                    <a:srcRect l="4720" t="5866" r="855" b="1552"/>
                    <a:stretch/>
                  </pic:blipFill>
                  <pic:spPr bwMode="auto">
                    <a:xfrm>
                      <a:off x="0" y="0"/>
                      <a:ext cx="4559838" cy="2954261"/>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AC4C8C" w:rsidRPr="00371A9C" w:rsidRDefault="009B1EF2" w:rsidP="00AC4C8C">
      <w:pPr>
        <w:pStyle w:val="Caption"/>
        <w:keepNext/>
      </w:pPr>
      <w:r w:rsidRPr="00371A9C">
        <w:rPr>
          <w:b/>
        </w:rPr>
        <w:t xml:space="preserve">Figure </w:t>
      </w:r>
      <w:r w:rsidR="008D216B">
        <w:rPr>
          <w:b/>
        </w:rPr>
        <w:t>42</w:t>
      </w:r>
      <w:r w:rsidRPr="00371A9C">
        <w:rPr>
          <w:b/>
        </w:rPr>
        <w:t xml:space="preserve">: </w:t>
      </w:r>
      <w:r w:rsidR="00AC4C8C" w:rsidRPr="00AC4C8C">
        <w:t>Line Graph</w:t>
      </w:r>
      <w:r w:rsidR="00AC4C8C">
        <w:rPr>
          <w:noProof/>
        </w:rPr>
        <w:t xml:space="preserve"> for analysis</w:t>
      </w:r>
      <w:r w:rsidR="00AC4C8C">
        <w:rPr>
          <w:noProof/>
        </w:rPr>
        <w:t xml:space="preserve"> different LBP Variants</w:t>
      </w:r>
    </w:p>
    <w:p w:rsidR="00C66801" w:rsidRDefault="00C66801" w:rsidP="00BF385C">
      <w:pPr>
        <w:pStyle w:val="Body"/>
        <w:ind w:firstLine="720"/>
        <w:rPr>
          <w:sz w:val="24"/>
        </w:rPr>
      </w:pPr>
    </w:p>
    <w:p w:rsidR="007254FE" w:rsidRDefault="007254FE" w:rsidP="00BF385C">
      <w:pPr>
        <w:pStyle w:val="Body"/>
        <w:ind w:firstLine="720"/>
        <w:rPr>
          <w:sz w:val="24"/>
        </w:rPr>
      </w:pPr>
      <w:r w:rsidRPr="007254FE">
        <w:rPr>
          <w:sz w:val="24"/>
        </w:rPr>
        <w:t xml:space="preserve">In our experimentation, we find our accuracy to be highest with </w:t>
      </w:r>
      <w:r w:rsidR="00412B29">
        <w:rPr>
          <w:b/>
          <w:sz w:val="24"/>
        </w:rPr>
        <w:t>84.</w:t>
      </w:r>
      <w:r w:rsidR="0005762B" w:rsidRPr="0005762B">
        <w:rPr>
          <w:b/>
          <w:sz w:val="24"/>
        </w:rPr>
        <w:t>2</w:t>
      </w:r>
      <w:r w:rsidR="00412B29">
        <w:rPr>
          <w:b/>
          <w:sz w:val="24"/>
        </w:rPr>
        <w:t>9</w:t>
      </w:r>
      <w:r w:rsidR="0005762B" w:rsidRPr="0005762B">
        <w:rPr>
          <w:b/>
          <w:sz w:val="24"/>
        </w:rPr>
        <w:t xml:space="preserve"> % </w:t>
      </w:r>
      <w:r w:rsidRPr="007254FE">
        <w:rPr>
          <w:sz w:val="24"/>
        </w:rPr>
        <w:t>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lastRenderedPageBreak/>
        <w:t xml:space="preserve">Table </w:t>
      </w:r>
      <w:r w:rsidR="008D216B">
        <w:rPr>
          <w:b/>
        </w:rPr>
        <w:t xml:space="preserve">3: </w:t>
      </w:r>
      <w:r>
        <w:rPr>
          <w:noProof/>
        </w:rPr>
        <w:t>Expermintatal Analysis</w:t>
      </w:r>
      <w:r w:rsidR="00371A9C">
        <w:rPr>
          <w:noProof/>
        </w:rPr>
        <w:t xml:space="preserve"> with different values of K</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K</w:t>
            </w:r>
          </w:p>
        </w:tc>
        <w:tc>
          <w:tcPr>
            <w:tcW w:w="1515" w:type="dxa"/>
            <w:shd w:val="clear" w:color="auto" w:fill="auto"/>
          </w:tcPr>
          <w:p w:rsidR="007254FE" w:rsidRDefault="004615D9" w:rsidP="00153339">
            <w:pPr>
              <w:pStyle w:val="Body"/>
              <w:jc w:val="center"/>
            </w:pPr>
            <w:r>
              <w:t>10</w:t>
            </w:r>
          </w:p>
        </w:tc>
        <w:tc>
          <w:tcPr>
            <w:tcW w:w="1515" w:type="dxa"/>
            <w:shd w:val="clear" w:color="auto" w:fill="auto"/>
          </w:tcPr>
          <w:p w:rsidR="007254FE" w:rsidRDefault="007254FE" w:rsidP="00153339">
            <w:pPr>
              <w:pStyle w:val="Body"/>
              <w:jc w:val="center"/>
            </w:pPr>
            <w:r>
              <w:t>20</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Default="00714DA2" w:rsidP="00153339">
            <w:pPr>
              <w:pStyle w:val="Body"/>
              <w:jc w:val="center"/>
            </w:pPr>
            <w:r>
              <w:t>30</w:t>
            </w:r>
          </w:p>
        </w:tc>
        <w:tc>
          <w:tcPr>
            <w:tcW w:w="1515" w:type="dxa"/>
            <w:shd w:val="clear" w:color="auto" w:fill="auto"/>
          </w:tcPr>
          <w:p w:rsidR="007254FE" w:rsidRDefault="00714DA2" w:rsidP="00153339">
            <w:pPr>
              <w:pStyle w:val="Body"/>
              <w:jc w:val="center"/>
            </w:pPr>
            <w:r>
              <w:t>4</w:t>
            </w:r>
            <w:r w:rsidR="007254FE">
              <w:t>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RR</w:t>
            </w:r>
          </w:p>
        </w:tc>
        <w:tc>
          <w:tcPr>
            <w:tcW w:w="1515" w:type="dxa"/>
            <w:shd w:val="clear" w:color="auto" w:fill="auto"/>
          </w:tcPr>
          <w:p w:rsidR="007254FE" w:rsidRPr="004B7946" w:rsidRDefault="006520FE" w:rsidP="00153339">
            <w:pPr>
              <w:pStyle w:val="Body"/>
              <w:jc w:val="center"/>
            </w:pPr>
            <w:r>
              <w:t>20.77</w:t>
            </w:r>
            <w:r w:rsidR="00714DA2">
              <w:t xml:space="preserve"> </w:t>
            </w:r>
            <w:r w:rsidR="007254FE" w:rsidRPr="004B7946">
              <w:t>%</w:t>
            </w:r>
          </w:p>
        </w:tc>
        <w:tc>
          <w:tcPr>
            <w:tcW w:w="1515" w:type="dxa"/>
            <w:shd w:val="clear" w:color="auto" w:fill="auto"/>
          </w:tcPr>
          <w:p w:rsidR="007254FE" w:rsidRPr="004B7946" w:rsidRDefault="007254FE" w:rsidP="00153339">
            <w:pPr>
              <w:pStyle w:val="Body"/>
              <w:jc w:val="center"/>
            </w:pPr>
            <w:r w:rsidRPr="004B7946">
              <w:t>15.2</w:t>
            </w:r>
            <w:r w:rsidR="00714DA2">
              <w:t xml:space="preserve">  </w:t>
            </w:r>
            <w:r w:rsidRPr="004B7946">
              <w:t>%</w:t>
            </w:r>
          </w:p>
        </w:tc>
        <w:tc>
          <w:tcPr>
            <w:tcW w:w="1515" w:type="dxa"/>
            <w:shd w:val="clear" w:color="auto" w:fill="auto"/>
          </w:tcPr>
          <w:p w:rsidR="007254FE" w:rsidRPr="00C60BEB" w:rsidRDefault="007254FE" w:rsidP="00E823DF">
            <w:pPr>
              <w:pStyle w:val="Body"/>
              <w:jc w:val="center"/>
            </w:pPr>
            <w:r w:rsidRPr="00C60BEB">
              <w:t>1</w:t>
            </w:r>
            <w:r w:rsidR="006F3EF9">
              <w:t>3.</w:t>
            </w:r>
            <w:r w:rsidR="00E823DF">
              <w:t>79</w:t>
            </w:r>
            <w:r w:rsidR="0042344D">
              <w:t xml:space="preserve"> </w:t>
            </w:r>
            <w:r w:rsidRPr="00C60BEB">
              <w:t>%</w:t>
            </w:r>
          </w:p>
        </w:tc>
        <w:tc>
          <w:tcPr>
            <w:tcW w:w="1515" w:type="dxa"/>
            <w:shd w:val="clear" w:color="auto" w:fill="auto"/>
          </w:tcPr>
          <w:p w:rsidR="007254FE" w:rsidRDefault="004615D9" w:rsidP="00153339">
            <w:pPr>
              <w:pStyle w:val="Body"/>
              <w:jc w:val="center"/>
            </w:pPr>
            <w:r>
              <w:t>15.38</w:t>
            </w:r>
            <w:r w:rsidR="00714DA2">
              <w:t xml:space="preserve"> %</w:t>
            </w:r>
          </w:p>
        </w:tc>
        <w:tc>
          <w:tcPr>
            <w:tcW w:w="1515" w:type="dxa"/>
            <w:shd w:val="clear" w:color="auto" w:fill="auto"/>
          </w:tcPr>
          <w:p w:rsidR="007254FE" w:rsidRDefault="00714DA2" w:rsidP="004615D9">
            <w:pPr>
              <w:pStyle w:val="Body"/>
              <w:jc w:val="center"/>
            </w:pPr>
            <w:r>
              <w:t>17.6</w:t>
            </w:r>
            <w:r w:rsidR="004615D9">
              <w:t>9</w:t>
            </w:r>
            <w:r>
              <w:t xml:space="preserve"> %</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AR</w:t>
            </w:r>
          </w:p>
        </w:tc>
        <w:tc>
          <w:tcPr>
            <w:tcW w:w="1515" w:type="dxa"/>
            <w:shd w:val="clear" w:color="auto" w:fill="auto"/>
          </w:tcPr>
          <w:p w:rsidR="007254FE" w:rsidRDefault="006520FE" w:rsidP="00153339">
            <w:pPr>
              <w:pStyle w:val="Body"/>
              <w:jc w:val="center"/>
            </w:pPr>
            <w:r>
              <w:t>1.9</w:t>
            </w:r>
            <w:r w:rsidR="007254FE">
              <w:t>2</w:t>
            </w:r>
            <w:r w:rsidR="00714DA2">
              <w:t xml:space="preserve"> </w:t>
            </w:r>
            <w:r w:rsidR="007254FE">
              <w:t>%</w:t>
            </w:r>
          </w:p>
        </w:tc>
        <w:tc>
          <w:tcPr>
            <w:tcW w:w="1515" w:type="dxa"/>
            <w:shd w:val="clear" w:color="auto" w:fill="auto"/>
          </w:tcPr>
          <w:p w:rsidR="007254FE" w:rsidRDefault="007254FE" w:rsidP="00153339">
            <w:pPr>
              <w:pStyle w:val="Body"/>
              <w:jc w:val="center"/>
            </w:pPr>
            <w:r>
              <w:t>2.2</w:t>
            </w:r>
            <w:r w:rsidR="00714DA2">
              <w:t xml:space="preserve"> </w:t>
            </w:r>
            <w:r>
              <w:t>%</w:t>
            </w:r>
          </w:p>
        </w:tc>
        <w:tc>
          <w:tcPr>
            <w:tcW w:w="1515" w:type="dxa"/>
            <w:shd w:val="clear" w:color="auto" w:fill="auto"/>
          </w:tcPr>
          <w:p w:rsidR="007254FE" w:rsidRPr="00C60BEB" w:rsidRDefault="00E823DF" w:rsidP="00153339">
            <w:pPr>
              <w:pStyle w:val="Body"/>
              <w:jc w:val="center"/>
            </w:pPr>
            <w:r>
              <w:t>1.92</w:t>
            </w:r>
            <w:r w:rsidR="00714DA2">
              <w:t xml:space="preserve"> </w:t>
            </w:r>
            <w:r w:rsidR="007254FE" w:rsidRPr="00C60BEB">
              <w:t>%</w:t>
            </w:r>
          </w:p>
        </w:tc>
        <w:tc>
          <w:tcPr>
            <w:tcW w:w="1515" w:type="dxa"/>
            <w:shd w:val="clear" w:color="auto" w:fill="auto"/>
          </w:tcPr>
          <w:p w:rsidR="007254FE" w:rsidRDefault="009A61C6" w:rsidP="00153339">
            <w:pPr>
              <w:pStyle w:val="Body"/>
              <w:jc w:val="center"/>
            </w:pPr>
            <w:r>
              <w:t>2.69</w:t>
            </w:r>
            <w:r w:rsidR="00714DA2">
              <w:t xml:space="preserve"> </w:t>
            </w:r>
            <w:r w:rsidR="007254FE">
              <w:t>%</w:t>
            </w:r>
          </w:p>
        </w:tc>
        <w:tc>
          <w:tcPr>
            <w:tcW w:w="1515" w:type="dxa"/>
            <w:shd w:val="clear" w:color="auto" w:fill="auto"/>
          </w:tcPr>
          <w:p w:rsidR="007254FE" w:rsidRDefault="00714DA2" w:rsidP="00153339">
            <w:pPr>
              <w:pStyle w:val="Body"/>
              <w:jc w:val="center"/>
            </w:pPr>
            <w:r>
              <w:t xml:space="preserve">2.69 </w:t>
            </w:r>
            <w:r w:rsidR="007254FE">
              <w:t>%</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Pr>
                <w:b/>
              </w:rPr>
              <w:t>Accuracy</w:t>
            </w:r>
          </w:p>
        </w:tc>
        <w:tc>
          <w:tcPr>
            <w:tcW w:w="1515" w:type="dxa"/>
            <w:shd w:val="clear" w:color="auto" w:fill="auto"/>
          </w:tcPr>
          <w:p w:rsidR="007254FE" w:rsidRDefault="007254FE" w:rsidP="00153339">
            <w:pPr>
              <w:pStyle w:val="Body"/>
              <w:jc w:val="center"/>
            </w:pPr>
            <w:r>
              <w:t>77.3</w:t>
            </w:r>
            <w:r w:rsidR="006520FE">
              <w:t>1</w:t>
            </w:r>
            <w:r w:rsidR="00714DA2">
              <w:t xml:space="preserve"> </w:t>
            </w:r>
            <w:r>
              <w:t>%</w:t>
            </w:r>
          </w:p>
        </w:tc>
        <w:tc>
          <w:tcPr>
            <w:tcW w:w="1515" w:type="dxa"/>
            <w:shd w:val="clear" w:color="auto" w:fill="auto"/>
          </w:tcPr>
          <w:p w:rsidR="007254FE" w:rsidRDefault="007254FE" w:rsidP="009A61C6">
            <w:pPr>
              <w:pStyle w:val="Body"/>
              <w:jc w:val="center"/>
            </w:pPr>
            <w:r>
              <w:t>8</w:t>
            </w:r>
            <w:r w:rsidR="009A61C6">
              <w:t>3</w:t>
            </w:r>
            <w:r>
              <w:t>.</w:t>
            </w:r>
            <w:r w:rsidR="009A61C6">
              <w:t>4</w:t>
            </w:r>
            <w:r>
              <w:t>6</w:t>
            </w:r>
            <w:r w:rsidR="00714DA2">
              <w:t xml:space="preserve"> </w:t>
            </w:r>
            <w:r>
              <w:t>%</w:t>
            </w:r>
          </w:p>
        </w:tc>
        <w:tc>
          <w:tcPr>
            <w:tcW w:w="1515" w:type="dxa"/>
            <w:shd w:val="clear" w:color="auto" w:fill="auto"/>
          </w:tcPr>
          <w:p w:rsidR="007254FE" w:rsidRDefault="007254FE" w:rsidP="00E823DF">
            <w:pPr>
              <w:pStyle w:val="Body"/>
              <w:jc w:val="center"/>
              <w:rPr>
                <w:b/>
              </w:rPr>
            </w:pPr>
            <w:r>
              <w:rPr>
                <w:b/>
              </w:rPr>
              <w:t>8</w:t>
            </w:r>
            <w:r w:rsidR="006F3EF9">
              <w:rPr>
                <w:b/>
              </w:rPr>
              <w:t>4</w:t>
            </w:r>
            <w:r>
              <w:rPr>
                <w:b/>
              </w:rPr>
              <w:t>.</w:t>
            </w:r>
            <w:r w:rsidR="00E823DF">
              <w:rPr>
                <w:b/>
              </w:rPr>
              <w:t>29</w:t>
            </w:r>
            <w:r w:rsidR="00714DA2">
              <w:rPr>
                <w:b/>
              </w:rPr>
              <w:t xml:space="preserve"> </w:t>
            </w:r>
            <w:r>
              <w:rPr>
                <w:b/>
              </w:rPr>
              <w:t>%</w:t>
            </w:r>
          </w:p>
        </w:tc>
        <w:tc>
          <w:tcPr>
            <w:tcW w:w="1515" w:type="dxa"/>
            <w:shd w:val="clear" w:color="auto" w:fill="auto"/>
          </w:tcPr>
          <w:p w:rsidR="007254FE" w:rsidRDefault="007254FE" w:rsidP="00153339">
            <w:pPr>
              <w:pStyle w:val="Body"/>
              <w:jc w:val="center"/>
            </w:pPr>
            <w:r>
              <w:t>8</w:t>
            </w:r>
            <w:r w:rsidR="00714DA2">
              <w:t>1</w:t>
            </w:r>
            <w:r>
              <w:t>.9</w:t>
            </w:r>
            <w:r w:rsidR="00714DA2">
              <w:t xml:space="preserve">2 </w:t>
            </w:r>
            <w:r>
              <w:t>%</w:t>
            </w:r>
          </w:p>
        </w:tc>
        <w:tc>
          <w:tcPr>
            <w:tcW w:w="1515" w:type="dxa"/>
            <w:shd w:val="clear" w:color="auto" w:fill="auto"/>
          </w:tcPr>
          <w:p w:rsidR="007254FE" w:rsidRDefault="00714DA2" w:rsidP="004615D9">
            <w:pPr>
              <w:pStyle w:val="Body"/>
              <w:jc w:val="center"/>
            </w:pPr>
            <w:r>
              <w:t>79.6</w:t>
            </w:r>
            <w:r w:rsidR="004615D9">
              <w:t>2</w:t>
            </w:r>
            <w:r>
              <w:t xml:space="preserve"> </w:t>
            </w:r>
            <w:r w:rsidR="007254FE">
              <w:t>%</w:t>
            </w:r>
          </w:p>
        </w:tc>
      </w:tr>
    </w:tbl>
    <w:p w:rsidR="00C66801" w:rsidRDefault="00C66801" w:rsidP="00412B29">
      <w:pPr>
        <w:pStyle w:val="Body"/>
        <w:ind w:firstLine="720"/>
        <w:rPr>
          <w:sz w:val="24"/>
        </w:rPr>
      </w:pPr>
    </w:p>
    <w:p w:rsidR="0096198B" w:rsidRPr="00412B29" w:rsidRDefault="002145FF" w:rsidP="00412B29">
      <w:pPr>
        <w:pStyle w:val="Body"/>
        <w:ind w:firstLine="720"/>
        <w:rPr>
          <w:color w:val="24292E"/>
          <w:sz w:val="24"/>
          <w:shd w:val="clear" w:color="auto" w:fill="FFFFFF"/>
        </w:rPr>
      </w:pPr>
      <w:r>
        <w:rPr>
          <w:noProof/>
          <w:lang w:val="en-US"/>
        </w:rPr>
        <w:drawing>
          <wp:anchor distT="0" distB="0" distL="114300" distR="114300" simplePos="0" relativeHeight="251675136" behindDoc="0" locked="0" layoutInCell="1" allowOverlap="1">
            <wp:simplePos x="0" y="0"/>
            <wp:positionH relativeFrom="margin">
              <wp:posOffset>3475990</wp:posOffset>
            </wp:positionH>
            <wp:positionV relativeFrom="margin">
              <wp:posOffset>1703070</wp:posOffset>
            </wp:positionV>
            <wp:extent cx="2365375" cy="1663700"/>
            <wp:effectExtent l="19050" t="1905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2365375" cy="166370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A376FC">
        <w:rPr>
          <w:noProof/>
        </w:rPr>
        <w:pict>
          <v:shape id="_x0000_s1054" type="#_x0000_t202" style="position:absolute;left:0;text-align:left;margin-left:272pt;margin-top:149.15pt;width:186.6pt;height:22.65pt;z-index:251673600;mso-position-horizontal-relative:text;mso-position-vertical-relative:text" stroked="f">
            <v:textbox style="mso-next-textbox:#_x0000_s1054;mso-fit-shape-to-text:t" inset="0,0,0,0">
              <w:txbxContent>
                <w:p w:rsidR="00A376FC" w:rsidRPr="00655CBF" w:rsidRDefault="008D216B" w:rsidP="005A214A">
                  <w:pPr>
                    <w:pStyle w:val="Caption"/>
                    <w:rPr>
                      <w:rFonts w:eastAsia="Times New Roman" w:cs="Times New Roman"/>
                      <w:noProof/>
                      <w:sz w:val="20"/>
                      <w:szCs w:val="24"/>
                      <w:lang w:val="en-GB"/>
                    </w:rPr>
                  </w:pPr>
                  <w:r>
                    <w:t>Figure 43</w:t>
                  </w:r>
                  <w:r w:rsidR="00A376FC">
                    <w:t>: Evaluation popup UI</w:t>
                  </w:r>
                </w:p>
              </w:txbxContent>
            </v:textbox>
            <w10:wrap type="square"/>
          </v:shape>
        </w:pict>
      </w:r>
      <w:r w:rsidR="007254FE" w:rsidRPr="0096198B">
        <w:rPr>
          <w:sz w:val="24"/>
        </w:rPr>
        <w:t xml:space="preserve">We can also compare our system with an existing system which we retrieved from the web. </w:t>
      </w:r>
      <w:r w:rsidR="007254FE"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7A5BA3" w:rsidRDefault="007A5BA3" w:rsidP="003C65DE">
      <w:pPr>
        <w:pStyle w:val="NoSpacing"/>
        <w:tabs>
          <w:tab w:val="left" w:pos="7170"/>
        </w:tabs>
      </w:pPr>
    </w:p>
    <w:p w:rsidR="0096198B" w:rsidRPr="00472F78" w:rsidRDefault="003C65DE" w:rsidP="003C65DE">
      <w:pPr>
        <w:pStyle w:val="NoSpacing"/>
        <w:tabs>
          <w:tab w:val="left" w:pos="7170"/>
        </w:tabs>
      </w:pPr>
      <w:r>
        <w:tab/>
      </w:r>
    </w:p>
    <w:p w:rsidR="0022628E" w:rsidRPr="0022628E" w:rsidRDefault="00B46C1D" w:rsidP="0022628E">
      <w:pPr>
        <w:pStyle w:val="Heading3"/>
        <w:numPr>
          <w:ilvl w:val="2"/>
          <w:numId w:val="11"/>
        </w:numPr>
      </w:pPr>
      <w:bookmarkStart w:id="27" w:name="_Toc6331365"/>
      <w:r>
        <w:t>Signature_</w:t>
      </w:r>
      <w:r w:rsidR="00B43099">
        <w:t>v</w:t>
      </w:r>
      <w:r>
        <w:t>erifier.sql</w:t>
      </w:r>
      <w:bookmarkEnd w:id="27"/>
    </w:p>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22628E" w:rsidRPr="00412B29" w:rsidRDefault="00452622" w:rsidP="00412B29">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009176AE">
        <w:rPr>
          <w:rFonts w:ascii="Times New Roman" w:hAnsi="Times New Roman" w:cs="Times New Roman"/>
          <w:color w:val="365F91" w:themeColor="accent1" w:themeShade="BF"/>
          <w:sz w:val="24"/>
        </w:rPr>
        <w:t>Figure 42</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71"/>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Default="0052694B" w:rsidP="0052694B">
      <w:pPr>
        <w:tabs>
          <w:tab w:val="center" w:pos="4535"/>
          <w:tab w:val="left" w:pos="8280"/>
        </w:tabs>
        <w:rPr>
          <w:rFonts w:ascii="Times New Roman" w:hAnsi="Times New Roman" w:cs="Times New Roman"/>
          <w:color w:val="365F91" w:themeColor="accent1" w:themeShade="BF"/>
          <w:sz w:val="24"/>
        </w:rPr>
      </w:pPr>
      <w:r>
        <w:rPr>
          <w:rFonts w:ascii="Times New Roman" w:hAnsi="Times New Roman" w:cs="Times New Roman"/>
          <w:color w:val="365F91" w:themeColor="accent1" w:themeShade="BF"/>
          <w:sz w:val="24"/>
        </w:rPr>
        <w:tab/>
      </w:r>
      <w:r w:rsidR="000D6A98" w:rsidRPr="008F4B9D">
        <w:rPr>
          <w:rFonts w:ascii="Times New Roman" w:hAnsi="Times New Roman" w:cs="Times New Roman"/>
          <w:color w:val="365F91" w:themeColor="accent1" w:themeShade="BF"/>
          <w:sz w:val="24"/>
        </w:rPr>
        <w:t xml:space="preserve">Figure </w:t>
      </w:r>
      <w:r w:rsidR="009176AE">
        <w:rPr>
          <w:rFonts w:ascii="Times New Roman" w:hAnsi="Times New Roman" w:cs="Times New Roman"/>
          <w:color w:val="365F91" w:themeColor="accent1" w:themeShade="BF"/>
          <w:sz w:val="24"/>
        </w:rPr>
        <w:t>43</w:t>
      </w:r>
      <w:r w:rsidR="000D6A98"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r>
        <w:rPr>
          <w:rFonts w:ascii="Times New Roman" w:hAnsi="Times New Roman" w:cs="Times New Roman"/>
          <w:color w:val="365F91" w:themeColor="accent1" w:themeShade="BF"/>
          <w:sz w:val="24"/>
        </w:rPr>
        <w:tab/>
      </w:r>
    </w:p>
    <w:p w:rsidR="0052694B" w:rsidRPr="008F4B9D" w:rsidRDefault="0052694B" w:rsidP="0052694B">
      <w:pPr>
        <w:tabs>
          <w:tab w:val="center" w:pos="4535"/>
          <w:tab w:val="left" w:pos="8280"/>
        </w:tabs>
        <w:rPr>
          <w:rFonts w:ascii="Times New Roman" w:hAnsi="Times New Roman" w:cs="Times New Roman"/>
          <w:color w:val="365F91" w:themeColor="accent1" w:themeShade="BF"/>
        </w:rPr>
      </w:pPr>
    </w:p>
    <w:p w:rsidR="00357AC9" w:rsidRPr="00472F78" w:rsidRDefault="00EF7281" w:rsidP="003260EC">
      <w:pPr>
        <w:pStyle w:val="Heading1"/>
        <w:numPr>
          <w:ilvl w:val="0"/>
          <w:numId w:val="11"/>
        </w:numPr>
        <w:rPr>
          <w:rFonts w:ascii="Times New Roman" w:hAnsi="Times New Roman" w:cs="Times New Roman"/>
          <w:b/>
          <w:color w:val="auto"/>
        </w:rPr>
      </w:pPr>
      <w:bookmarkStart w:id="28" w:name="_Toc6331366"/>
      <w:r>
        <w:rPr>
          <w:rFonts w:ascii="Times New Roman" w:hAnsi="Times New Roman" w:cs="Times New Roman"/>
          <w:b/>
          <w:color w:val="auto"/>
        </w:rPr>
        <w:t>Comparative study</w:t>
      </w:r>
      <w:bookmarkEnd w:id="28"/>
    </w:p>
    <w:p w:rsidR="00357AC9" w:rsidRPr="00472F78" w:rsidRDefault="002A53AE" w:rsidP="002A53AE">
      <w:pPr>
        <w:tabs>
          <w:tab w:val="left" w:pos="2350"/>
        </w:tabs>
        <w:rPr>
          <w:rFonts w:ascii="Times New Roman" w:hAnsi="Times New Roman" w:cs="Times New Roman"/>
        </w:rPr>
      </w:pPr>
      <w:r>
        <w:rPr>
          <w:rFonts w:ascii="Times New Roman" w:hAnsi="Times New Roman" w:cs="Times New Roman"/>
        </w:rPr>
        <w:tab/>
      </w:r>
    </w:p>
    <w:p w:rsidR="00156AA6" w:rsidRDefault="00156AA6" w:rsidP="007469EE">
      <w:pPr>
        <w:pStyle w:val="Default"/>
        <w:ind w:firstLine="360"/>
        <w:jc w:val="both"/>
        <w:rPr>
          <w:sz w:val="22"/>
          <w:szCs w:val="20"/>
        </w:rPr>
      </w:pPr>
      <w:r w:rsidRPr="00E933B2">
        <w:rPr>
          <w:szCs w:val="20"/>
        </w:rPr>
        <w:t>We can also compare our system with an existing system which we retrieved from the web</w:t>
      </w:r>
      <w:r w:rsidR="00D81E60">
        <w:rPr>
          <w:szCs w:val="20"/>
        </w:rPr>
        <w:t xml:space="preserve"> </w:t>
      </w:r>
      <w:r w:rsidR="00D81E60" w:rsidRPr="00D81E60">
        <w:rPr>
          <w:i/>
          <w:szCs w:val="20"/>
        </w:rPr>
        <w:t>[45]</w:t>
      </w:r>
      <w:r w:rsidRPr="00E933B2">
        <w:rPr>
          <w:szCs w:val="20"/>
        </w:rPr>
        <w:t xml:space="preserve">. This system </w:t>
      </w:r>
      <w:r w:rsidR="009B6B49">
        <w:rPr>
          <w:szCs w:val="20"/>
        </w:rPr>
        <w:t xml:space="preserve">was found on Github, a software hosting website </w:t>
      </w:r>
      <w:r w:rsidR="00C32CED" w:rsidRPr="00C32CED">
        <w:rPr>
          <w:rStyle w:val="Emphasis"/>
          <w:bCs/>
          <w:i w:val="0"/>
          <w:iCs w:val="0"/>
          <w:color w:val="000000" w:themeColor="text1"/>
          <w:sz w:val="22"/>
          <w:shd w:val="clear" w:color="auto" w:fill="FFFFFF"/>
        </w:rPr>
        <w:t>which</w:t>
      </w:r>
      <w:r w:rsidR="00C32CED">
        <w:rPr>
          <w:rStyle w:val="Emphasis"/>
          <w:b/>
          <w:bCs/>
          <w:i w:val="0"/>
          <w:iCs w:val="0"/>
          <w:color w:val="000000" w:themeColor="text1"/>
          <w:sz w:val="22"/>
          <w:shd w:val="clear" w:color="auto" w:fill="FFFFFF"/>
        </w:rPr>
        <w:t xml:space="preserve"> </w:t>
      </w:r>
      <w:r w:rsidR="009B6B49" w:rsidRPr="009B6B49">
        <w:rPr>
          <w:color w:val="000000" w:themeColor="text1"/>
          <w:sz w:val="22"/>
          <w:shd w:val="clear" w:color="auto" w:fill="FFFFFF"/>
        </w:rPr>
        <w:t>has brought millions of developers together to discover, share, and build better software</w:t>
      </w:r>
      <w:r w:rsidR="009B6B49" w:rsidRPr="009B6B49">
        <w:rPr>
          <w:sz w:val="22"/>
          <w:szCs w:val="20"/>
        </w:rPr>
        <w:t xml:space="preserve"> </w:t>
      </w:r>
    </w:p>
    <w:p w:rsidR="00773DB6" w:rsidRDefault="00773DB6" w:rsidP="007469EE">
      <w:pPr>
        <w:pStyle w:val="Default"/>
        <w:ind w:firstLine="360"/>
        <w:jc w:val="both"/>
        <w:rPr>
          <w:sz w:val="22"/>
          <w:szCs w:val="20"/>
        </w:rPr>
      </w:pPr>
    </w:p>
    <w:p w:rsidR="00773DB6" w:rsidRDefault="00773DB6" w:rsidP="007469EE">
      <w:pPr>
        <w:pStyle w:val="Default"/>
        <w:ind w:firstLine="360"/>
        <w:jc w:val="both"/>
        <w:rPr>
          <w:szCs w:val="20"/>
        </w:rPr>
      </w:pPr>
    </w:p>
    <w:p w:rsidR="00BB32D8" w:rsidRPr="00E933B2" w:rsidRDefault="00BB32D8" w:rsidP="007469EE">
      <w:pPr>
        <w:pStyle w:val="Default"/>
        <w:ind w:firstLine="360"/>
        <w:jc w:val="both"/>
        <w:rPr>
          <w:szCs w:val="20"/>
        </w:rPr>
      </w:pPr>
    </w:p>
    <w:p w:rsidR="00C41065" w:rsidRPr="000B00A5" w:rsidRDefault="00C41065" w:rsidP="00C41065">
      <w:pPr>
        <w:pStyle w:val="Heading2"/>
        <w:numPr>
          <w:ilvl w:val="1"/>
          <w:numId w:val="11"/>
        </w:numPr>
        <w:ind w:left="720" w:hanging="720"/>
        <w:rPr>
          <w:rFonts w:cs="Times New Roman"/>
        </w:rPr>
      </w:pPr>
      <w:bookmarkStart w:id="29" w:name="_Toc6331367"/>
      <w:r w:rsidRPr="000B00A5">
        <w:rPr>
          <w:rFonts w:cs="Times New Roman"/>
        </w:rPr>
        <w:t>Dataset</w:t>
      </w:r>
      <w:bookmarkEnd w:id="29"/>
    </w:p>
    <w:p w:rsidR="00C32CED" w:rsidRDefault="00C32CED" w:rsidP="00C32CED">
      <w:pPr>
        <w:pStyle w:val="NormalWeb"/>
        <w:shd w:val="clear" w:color="auto" w:fill="FFFFFF"/>
        <w:spacing w:before="0" w:beforeAutospacing="0" w:after="240" w:afterAutospacing="0"/>
        <w:ind w:firstLine="720"/>
        <w:jc w:val="both"/>
        <w:rPr>
          <w:i/>
          <w:color w:val="24292E"/>
        </w:rPr>
      </w:pPr>
      <w:r w:rsidRPr="00E933B2">
        <w:rPr>
          <w:szCs w:val="20"/>
        </w:rPr>
        <w:t xml:space="preserve">The data </w:t>
      </w:r>
      <w:r w:rsidR="006A1D2F">
        <w:rPr>
          <w:szCs w:val="20"/>
        </w:rPr>
        <w:t xml:space="preserve">we have </w:t>
      </w:r>
      <w:r w:rsidRPr="00E933B2">
        <w:rPr>
          <w:szCs w:val="20"/>
        </w:rPr>
        <w:t xml:space="preserve">used is </w:t>
      </w:r>
      <w:r w:rsidR="00FC26DF">
        <w:rPr>
          <w:szCs w:val="20"/>
        </w:rPr>
        <w:t xml:space="preserve">a subset of the </w:t>
      </w:r>
      <w:r w:rsidRPr="00E933B2">
        <w:rPr>
          <w:szCs w:val="20"/>
        </w:rPr>
        <w:t xml:space="preserve">same </w:t>
      </w:r>
      <w:r w:rsidR="00FC26DF">
        <w:rPr>
          <w:szCs w:val="20"/>
        </w:rPr>
        <w:t xml:space="preserve">dataset </w:t>
      </w:r>
      <w:r w:rsidRPr="00E933B2">
        <w:rPr>
          <w:szCs w:val="20"/>
        </w:rPr>
        <w:t xml:space="preserve">as the one used in </w:t>
      </w:r>
      <w:r w:rsidR="006A1D2F">
        <w:rPr>
          <w:szCs w:val="20"/>
        </w:rPr>
        <w:t xml:space="preserve">this </w:t>
      </w:r>
      <w:r w:rsidRPr="00E933B2">
        <w:rPr>
          <w:szCs w:val="20"/>
        </w:rPr>
        <w:t>system described in this paper and th</w:t>
      </w:r>
      <w:r>
        <w:rPr>
          <w:szCs w:val="20"/>
        </w:rPr>
        <w:t xml:space="preserve">us we could compare our systems. </w:t>
      </w:r>
      <w:r w:rsidR="00C41065" w:rsidRPr="000B00A5">
        <w:rPr>
          <w:color w:val="24292E"/>
        </w:rPr>
        <w:t xml:space="preserve">The CEDAR signature dataset is one of the benchmark datasets for signature verification. </w:t>
      </w:r>
      <w:r>
        <w:rPr>
          <w:color w:val="24292E"/>
        </w:rPr>
        <w:t xml:space="preserve">The naming conventions of this system is obviously different from our system. The dataset can also be downloaded from the link provided by the designer on his github project page </w:t>
      </w:r>
      <w:r w:rsidRPr="00C32CED">
        <w:rPr>
          <w:i/>
          <w:color w:val="24292E"/>
        </w:rPr>
        <w:t>[45]</w:t>
      </w:r>
      <w:r w:rsidR="008E2B59">
        <w:rPr>
          <w:i/>
          <w:color w:val="24292E"/>
        </w:rPr>
        <w:t xml:space="preserve">. </w:t>
      </w:r>
      <w:r w:rsidR="008E2B59" w:rsidRPr="008E2B59">
        <w:rPr>
          <w:color w:val="24292E"/>
        </w:rPr>
        <w:t>T</w:t>
      </w:r>
      <w:r w:rsidR="008E2B59">
        <w:rPr>
          <w:color w:val="24292E"/>
        </w:rPr>
        <w:t>his dataset is read and used for training and testing within this sytem.</w:t>
      </w:r>
    </w:p>
    <w:p w:rsidR="00773DB6" w:rsidRDefault="00773DB6" w:rsidP="0052694B">
      <w:pPr>
        <w:tabs>
          <w:tab w:val="left" w:pos="1460"/>
        </w:tabs>
      </w:pPr>
    </w:p>
    <w:p w:rsidR="0052694B" w:rsidRDefault="0052694B" w:rsidP="0052694B">
      <w:pPr>
        <w:tabs>
          <w:tab w:val="left" w:pos="1460"/>
        </w:tabs>
      </w:pPr>
    </w:p>
    <w:p w:rsidR="008E2B59" w:rsidRPr="008E2B59" w:rsidRDefault="009B6B49" w:rsidP="008E2B59">
      <w:pPr>
        <w:pStyle w:val="Heading2"/>
        <w:numPr>
          <w:ilvl w:val="1"/>
          <w:numId w:val="11"/>
        </w:numPr>
        <w:ind w:left="720" w:hanging="720"/>
        <w:jc w:val="both"/>
        <w:rPr>
          <w:rFonts w:cs="Times New Roman"/>
        </w:rPr>
      </w:pPr>
      <w:bookmarkStart w:id="30" w:name="_Toc6331368"/>
      <w:r w:rsidRPr="000B00A5">
        <w:rPr>
          <w:rFonts w:cs="Times New Roman"/>
        </w:rPr>
        <w:t>Preprocessing</w:t>
      </w:r>
      <w:bookmarkEnd w:id="30"/>
    </w:p>
    <w:p w:rsidR="009B6B49" w:rsidRPr="000B00A5" w:rsidRDefault="00840F73" w:rsidP="008E2B59">
      <w:pPr>
        <w:pStyle w:val="NormalWeb"/>
        <w:shd w:val="clear" w:color="auto" w:fill="FFFFFF"/>
        <w:spacing w:before="0" w:beforeAutospacing="0" w:after="240" w:afterAutospacing="0"/>
        <w:ind w:firstLine="720"/>
        <w:jc w:val="both"/>
        <w:rPr>
          <w:color w:val="24292E"/>
        </w:rPr>
      </w:pPr>
      <w:r>
        <w:rPr>
          <w:color w:val="24292E"/>
        </w:rPr>
        <w:t xml:space="preserve">For preprocessing, </w:t>
      </w:r>
      <w:r w:rsidR="008E2B59">
        <w:rPr>
          <w:color w:val="24292E"/>
        </w:rPr>
        <w:t xml:space="preserve">the </w:t>
      </w:r>
      <w:r>
        <w:rPr>
          <w:color w:val="24292E"/>
        </w:rPr>
        <w:t>i</w:t>
      </w:r>
      <w:r w:rsidR="009B6B49" w:rsidRPr="000B00A5">
        <w:rPr>
          <w:color w:val="24292E"/>
        </w:rPr>
        <w:t xml:space="preserve">mages </w:t>
      </w:r>
      <w:r w:rsidR="008E2B59">
        <w:rPr>
          <w:color w:val="24292E"/>
        </w:rPr>
        <w:t xml:space="preserve">from the dataset </w:t>
      </w:r>
      <w:r w:rsidR="009B6B49" w:rsidRPr="000B00A5">
        <w:rPr>
          <w:color w:val="24292E"/>
        </w:rPr>
        <w:t>were converted to grayscale</w:t>
      </w:r>
      <w:r w:rsidR="008E2B59">
        <w:rPr>
          <w:color w:val="24292E"/>
        </w:rPr>
        <w:t xml:space="preserve"> first</w:t>
      </w:r>
      <w:r w:rsidR="009B6B49" w:rsidRPr="000B00A5">
        <w:rPr>
          <w:color w:val="24292E"/>
        </w:rPr>
        <w:t>,</w:t>
      </w:r>
      <w:r w:rsidR="008E2B59">
        <w:rPr>
          <w:color w:val="24292E"/>
        </w:rPr>
        <w:t xml:space="preserve"> which means the 3 dimensional image ae first converted to a dimensional image. The image is then </w:t>
      </w:r>
      <w:r w:rsidR="009B6B49" w:rsidRPr="000B00A5">
        <w:rPr>
          <w:color w:val="24292E"/>
        </w:rPr>
        <w:t>inverted and scaled down to 0 or up to 255 depending on whether the pixel value was below or above 50(this was done to remove any background specks and proved to simple yet effective technique for this task). Image tensor sizes of 225x155 were fed into the model. Images were grouped in pairs of genuine and forged images, where the label was 1 if both were genuine and of the same writer and 0 otherwise. 13500 image pairs of each label where chosen, 15% of which were used for testing.</w:t>
      </w:r>
    </w:p>
    <w:p w:rsidR="00C41065" w:rsidRDefault="0052694B" w:rsidP="0052694B">
      <w:pPr>
        <w:pStyle w:val="Default"/>
        <w:tabs>
          <w:tab w:val="left" w:pos="1740"/>
        </w:tabs>
        <w:rPr>
          <w:sz w:val="20"/>
          <w:szCs w:val="20"/>
        </w:rPr>
      </w:pPr>
      <w:r>
        <w:rPr>
          <w:sz w:val="20"/>
          <w:szCs w:val="20"/>
        </w:rPr>
        <w:tab/>
      </w:r>
    </w:p>
    <w:p w:rsidR="0052694B" w:rsidRDefault="0052694B" w:rsidP="0052694B">
      <w:pPr>
        <w:pStyle w:val="Default"/>
        <w:tabs>
          <w:tab w:val="left" w:pos="1740"/>
        </w:tabs>
        <w:rPr>
          <w:sz w:val="20"/>
          <w:szCs w:val="20"/>
        </w:rPr>
      </w:pPr>
    </w:p>
    <w:p w:rsidR="00C41065" w:rsidRPr="00BB32D8" w:rsidRDefault="00A9645E" w:rsidP="00C41065">
      <w:pPr>
        <w:pStyle w:val="Heading2"/>
        <w:numPr>
          <w:ilvl w:val="1"/>
          <w:numId w:val="11"/>
        </w:numPr>
        <w:ind w:left="720" w:hanging="720"/>
      </w:pPr>
      <w:bookmarkStart w:id="31" w:name="_Toc6331369"/>
      <w:r>
        <w:t xml:space="preserve">Model </w:t>
      </w:r>
      <w:r w:rsidR="00C41065" w:rsidRPr="009B6B49">
        <w:t>used</w:t>
      </w:r>
      <w:bookmarkEnd w:id="31"/>
    </w:p>
    <w:p w:rsidR="00DE2B2D" w:rsidRDefault="009D1951" w:rsidP="00C41065">
      <w:pPr>
        <w:pStyle w:val="NormalWeb"/>
        <w:shd w:val="clear" w:color="auto" w:fill="FFFFFF"/>
        <w:spacing w:before="0" w:beforeAutospacing="0" w:after="240" w:afterAutospacing="0"/>
        <w:ind w:firstLine="720"/>
        <w:jc w:val="both"/>
        <w:rPr>
          <w:rFonts w:ascii="Georgia" w:hAnsi="Georgia"/>
          <w:color w:val="333333"/>
        </w:rPr>
      </w:pPr>
      <w:r>
        <w:rPr>
          <w:color w:val="24292E"/>
        </w:rPr>
        <w:t>The model used by the designer is</w:t>
      </w:r>
      <w:r w:rsidR="00C41065" w:rsidRPr="000B00A5">
        <w:rPr>
          <w:color w:val="24292E"/>
        </w:rPr>
        <w:t xml:space="preserve"> </w:t>
      </w:r>
      <w:r w:rsidR="00A90CD1">
        <w:rPr>
          <w:color w:val="24292E"/>
        </w:rPr>
        <w:t xml:space="preserve">a Convolutional Siamese network. </w:t>
      </w:r>
      <w:r w:rsidR="00A90CD1">
        <w:rPr>
          <w:rFonts w:ascii="Georgia" w:hAnsi="Georgia"/>
          <w:color w:val="333333"/>
        </w:rPr>
        <w:t xml:space="preserve">Siamese neural network is a </w:t>
      </w:r>
      <w:r w:rsidR="00A90CD1" w:rsidRPr="00156115">
        <w:rPr>
          <w:color w:val="333333"/>
        </w:rPr>
        <w:t>class of </w:t>
      </w:r>
      <w:r w:rsidR="00A90CD1" w:rsidRPr="00156115">
        <w:rPr>
          <w:bCs/>
          <w:color w:val="333333"/>
        </w:rPr>
        <w:t>neural network architectures that contain two or more </w:t>
      </w:r>
      <w:r w:rsidR="00A90CD1" w:rsidRPr="00156115">
        <w:rPr>
          <w:bCs/>
          <w:i/>
          <w:iCs/>
          <w:color w:val="333333"/>
        </w:rPr>
        <w:t>identical</w:t>
      </w:r>
      <w:r w:rsidR="00A90CD1" w:rsidRPr="00156115">
        <w:rPr>
          <w:bCs/>
          <w:color w:val="333333"/>
        </w:rPr>
        <w:t> subnetworks</w:t>
      </w:r>
      <w:r w:rsidR="00A90CD1" w:rsidRPr="00156115">
        <w:rPr>
          <w:color w:val="333333"/>
        </w:rPr>
        <w:t>. </w:t>
      </w:r>
      <w:r w:rsidR="00A90CD1" w:rsidRPr="00156115">
        <w:rPr>
          <w:i/>
          <w:iCs/>
          <w:color w:val="333333"/>
        </w:rPr>
        <w:t>identical</w:t>
      </w:r>
      <w:r w:rsidR="00A90CD1" w:rsidRPr="00156115">
        <w:rPr>
          <w:color w:val="333333"/>
        </w:rPr>
        <w:t> here means they have the same configuration with the same parameters</w:t>
      </w:r>
      <w:r w:rsidR="00A90CD1">
        <w:rPr>
          <w:rFonts w:ascii="Georgia" w:hAnsi="Georgia"/>
          <w:color w:val="333333"/>
        </w:rPr>
        <w:t xml:space="preserve"> and weights. Parameter updating is mirrored across both subnetworks.</w:t>
      </w:r>
    </w:p>
    <w:p w:rsidR="00C41065" w:rsidRDefault="00A90CD1" w:rsidP="00C41065">
      <w:pPr>
        <w:pStyle w:val="NormalWeb"/>
        <w:shd w:val="clear" w:color="auto" w:fill="FFFFFF"/>
        <w:spacing w:before="0" w:beforeAutospacing="0" w:after="240" w:afterAutospacing="0"/>
        <w:ind w:firstLine="720"/>
        <w:jc w:val="both"/>
        <w:rPr>
          <w:color w:val="24292E"/>
        </w:rPr>
      </w:pPr>
      <w:r>
        <w:rPr>
          <w:color w:val="24292E"/>
        </w:rPr>
        <w:t xml:space="preserve">Along with the </w:t>
      </w:r>
      <w:r>
        <w:rPr>
          <w:rFonts w:ascii="Georgia" w:hAnsi="Georgia"/>
          <w:color w:val="333333"/>
        </w:rPr>
        <w:t xml:space="preserve">Siamese neural network, the system makes use of a </w:t>
      </w:r>
      <w:r w:rsidR="00C41065" w:rsidRPr="000B00A5">
        <w:rPr>
          <w:color w:val="24292E"/>
        </w:rPr>
        <w:t>Constrastive loss function.</w:t>
      </w:r>
      <w:r w:rsidR="00230678">
        <w:rPr>
          <w:color w:val="24292E"/>
        </w:rPr>
        <w:t>y</w:t>
      </w:r>
      <w:r w:rsidR="00C41065" w:rsidRPr="000B00A5">
        <w:rPr>
          <w:color w:val="24292E"/>
        </w:rPr>
        <w:t xml:space="preserve"> </w:t>
      </w:r>
      <w:r w:rsidR="00C97B4D">
        <w:rPr>
          <w:color w:val="24292E"/>
        </w:rPr>
        <w:t xml:space="preserve">This network uses </w:t>
      </w:r>
      <w:r w:rsidR="00C41065" w:rsidRPr="000B00A5">
        <w:rPr>
          <w:color w:val="24292E"/>
        </w:rPr>
        <w:t>Euclidian distance as the distance metric for compa</w:t>
      </w:r>
      <w:r w:rsidR="00C97B4D">
        <w:rPr>
          <w:color w:val="24292E"/>
        </w:rPr>
        <w:t>ring the output feature vectors, similar to how we used it in our K nearest neighbor classification algorithm.</w:t>
      </w:r>
    </w:p>
    <w:p w:rsidR="00C41065" w:rsidRPr="000B00A5" w:rsidRDefault="00C41065" w:rsidP="00C41065">
      <w:pPr>
        <w:pStyle w:val="NormalWeb"/>
        <w:shd w:val="clear" w:color="auto" w:fill="FFFFFF"/>
        <w:spacing w:before="0" w:beforeAutospacing="0" w:after="240" w:afterAutospacing="0"/>
        <w:ind w:firstLine="720"/>
        <w:jc w:val="both"/>
        <w:rPr>
          <w:color w:val="24292E"/>
        </w:rPr>
      </w:pPr>
    </w:p>
    <w:p w:rsidR="00C41065" w:rsidRPr="000B00A5" w:rsidRDefault="00A9645E" w:rsidP="00C41065">
      <w:pPr>
        <w:pStyle w:val="Heading2"/>
        <w:numPr>
          <w:ilvl w:val="1"/>
          <w:numId w:val="11"/>
        </w:numPr>
        <w:ind w:left="720" w:hanging="720"/>
        <w:rPr>
          <w:rFonts w:cs="Times New Roman"/>
        </w:rPr>
      </w:pPr>
      <w:bookmarkStart w:id="32" w:name="_Toc6331370"/>
      <w:r>
        <w:rPr>
          <w:rFonts w:cs="Times New Roman"/>
        </w:rPr>
        <w:lastRenderedPageBreak/>
        <w:t>Evaluation</w:t>
      </w:r>
      <w:bookmarkEnd w:id="32"/>
    </w:p>
    <w:p w:rsidR="00C41065" w:rsidRPr="000B00A5" w:rsidRDefault="00C41065" w:rsidP="00C41065">
      <w:pPr>
        <w:pStyle w:val="NormalWeb"/>
        <w:shd w:val="clear" w:color="auto" w:fill="FFFFFF"/>
        <w:spacing w:before="0" w:beforeAutospacing="0" w:after="240" w:afterAutospacing="0"/>
        <w:ind w:firstLine="720"/>
        <w:jc w:val="both"/>
        <w:rPr>
          <w:color w:val="24292E"/>
        </w:rPr>
      </w:pPr>
      <w:r w:rsidRPr="000B00A5">
        <w:rPr>
          <w:color w:val="24292E"/>
        </w:rPr>
        <w:t>The model acheived an accuracy of 73.34% on the CEDAR signature dataset(test set size was around 4100 samples). Deviations of 1-2% are possible as accuracy depends on the threshold. The threshold for the siamese network was computed by taking the average of True positive rate and True negative rate using ROC.</w:t>
      </w:r>
    </w:p>
    <w:p w:rsidR="00C41065" w:rsidRDefault="00C41065" w:rsidP="00C41065">
      <w:pPr>
        <w:pStyle w:val="Default"/>
        <w:rPr>
          <w:sz w:val="20"/>
          <w:szCs w:val="20"/>
        </w:rPr>
      </w:pPr>
    </w:p>
    <w:p w:rsidR="00491746" w:rsidRDefault="00491746" w:rsidP="00491746"/>
    <w:p w:rsidR="008E2B59" w:rsidRDefault="008E2B59" w:rsidP="008E2B59">
      <w:pPr>
        <w:rPr>
          <w:sz w:val="20"/>
          <w:szCs w:val="20"/>
        </w:rPr>
      </w:pPr>
      <w:r>
        <w:rPr>
          <w:noProof/>
        </w:rPr>
        <w:drawing>
          <wp:inline distT="0" distB="0" distL="0" distR="0" wp14:anchorId="39AAB465" wp14:editId="64D7548A">
            <wp:extent cx="5715000" cy="3584240"/>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31916" cy="3594849"/>
                    </a:xfrm>
                    <a:prstGeom prst="rect">
                      <a:avLst/>
                    </a:prstGeom>
                    <a:ln>
                      <a:solidFill>
                        <a:schemeClr val="accent1"/>
                      </a:solidFill>
                    </a:ln>
                  </pic:spPr>
                </pic:pic>
              </a:graphicData>
            </a:graphic>
          </wp:inline>
        </w:drawing>
      </w:r>
    </w:p>
    <w:p w:rsidR="008E2B59" w:rsidRDefault="008E2B59" w:rsidP="008E2B59">
      <w:pPr>
        <w:pStyle w:val="Default"/>
        <w:jc w:val="center"/>
        <w:rPr>
          <w:sz w:val="20"/>
          <w:szCs w:val="20"/>
        </w:rPr>
      </w:pPr>
    </w:p>
    <w:p w:rsidR="008E2B59" w:rsidRDefault="008E2B59" w:rsidP="008E2B59">
      <w:pPr>
        <w:pStyle w:val="Caption"/>
        <w:rPr>
          <w:rFonts w:cs="Times New Roman"/>
          <w:noProof/>
          <w:color w:val="365F91" w:themeColor="accent1" w:themeShade="BF"/>
          <w:sz w:val="24"/>
          <w:szCs w:val="22"/>
        </w:rPr>
      </w:pPr>
      <w:r w:rsidRPr="00B215C6">
        <w:rPr>
          <w:rFonts w:cs="Times New Roman"/>
          <w:color w:val="365F91" w:themeColor="accent1" w:themeShade="BF"/>
          <w:sz w:val="24"/>
          <w:szCs w:val="22"/>
        </w:rPr>
        <w:t xml:space="preserve">Figure </w:t>
      </w:r>
      <w:r w:rsidR="009176AE">
        <w:rPr>
          <w:rFonts w:cs="Times New Roman"/>
          <w:color w:val="365F91" w:themeColor="accent1" w:themeShade="BF"/>
          <w:sz w:val="24"/>
          <w:szCs w:val="22"/>
        </w:rPr>
        <w:t>44</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w:t>
      </w:r>
      <w:r>
        <w:rPr>
          <w:rFonts w:cs="Times New Roman"/>
          <w:noProof/>
          <w:color w:val="365F91" w:themeColor="accent1" w:themeShade="BF"/>
          <w:sz w:val="24"/>
          <w:szCs w:val="22"/>
        </w:rPr>
        <w:t>Existing project</w:t>
      </w:r>
    </w:p>
    <w:p w:rsidR="00773DB6" w:rsidRDefault="00773DB6" w:rsidP="00491746"/>
    <w:p w:rsidR="00773DB6" w:rsidRDefault="00773DB6" w:rsidP="00491746"/>
    <w:p w:rsidR="00773DB6" w:rsidRDefault="0052694B" w:rsidP="0052694B">
      <w:pPr>
        <w:tabs>
          <w:tab w:val="left" w:pos="2340"/>
        </w:tabs>
      </w:pPr>
      <w:r>
        <w:tab/>
      </w:r>
    </w:p>
    <w:p w:rsidR="0052694B" w:rsidRDefault="0052694B" w:rsidP="0052694B">
      <w:pPr>
        <w:tabs>
          <w:tab w:val="left" w:pos="2340"/>
        </w:tabs>
      </w:pPr>
    </w:p>
    <w:p w:rsidR="0052694B" w:rsidRDefault="0052694B" w:rsidP="0052694B">
      <w:pPr>
        <w:tabs>
          <w:tab w:val="left" w:pos="2340"/>
        </w:tabs>
      </w:pPr>
    </w:p>
    <w:p w:rsidR="0052694B" w:rsidRDefault="0052694B" w:rsidP="0052694B">
      <w:pPr>
        <w:tabs>
          <w:tab w:val="left" w:pos="2340"/>
        </w:tabs>
      </w:pPr>
    </w:p>
    <w:p w:rsidR="0052694B" w:rsidRDefault="0052694B" w:rsidP="0052694B">
      <w:pPr>
        <w:tabs>
          <w:tab w:val="left" w:pos="2340"/>
        </w:tabs>
      </w:pPr>
    </w:p>
    <w:p w:rsidR="0052694B" w:rsidRDefault="0052694B" w:rsidP="0052694B">
      <w:pPr>
        <w:tabs>
          <w:tab w:val="left" w:pos="2340"/>
        </w:tabs>
      </w:pPr>
    </w:p>
    <w:p w:rsidR="0052694B" w:rsidRDefault="0052694B" w:rsidP="0052694B">
      <w:pPr>
        <w:tabs>
          <w:tab w:val="left" w:pos="2340"/>
        </w:tabs>
      </w:pPr>
    </w:p>
    <w:p w:rsidR="0052694B" w:rsidRDefault="0052694B" w:rsidP="0052694B">
      <w:pPr>
        <w:tabs>
          <w:tab w:val="left" w:pos="2340"/>
        </w:tabs>
      </w:pPr>
    </w:p>
    <w:p w:rsidR="002A53AE" w:rsidRDefault="002A53AE" w:rsidP="0052694B">
      <w:pPr>
        <w:tabs>
          <w:tab w:val="left" w:pos="2340"/>
        </w:tabs>
      </w:pPr>
    </w:p>
    <w:p w:rsidR="00C13FD0" w:rsidRDefault="00C13FD0" w:rsidP="00C13FD0">
      <w:pPr>
        <w:pStyle w:val="Default"/>
        <w:jc w:val="center"/>
        <w:rPr>
          <w:sz w:val="20"/>
          <w:szCs w:val="20"/>
        </w:rPr>
      </w:pPr>
    </w:p>
    <w:p w:rsidR="00156AA6" w:rsidRPr="00E933B2" w:rsidRDefault="00E933B2" w:rsidP="00E933B2">
      <w:pPr>
        <w:pStyle w:val="Heading1"/>
        <w:numPr>
          <w:ilvl w:val="0"/>
          <w:numId w:val="11"/>
        </w:numPr>
        <w:rPr>
          <w:rFonts w:ascii="Times New Roman" w:hAnsi="Times New Roman" w:cs="Times New Roman"/>
          <w:b/>
          <w:color w:val="auto"/>
        </w:rPr>
      </w:pPr>
      <w:bookmarkStart w:id="33" w:name="_Toc6331371"/>
      <w:r>
        <w:rPr>
          <w:rFonts w:ascii="Times New Roman" w:hAnsi="Times New Roman" w:cs="Times New Roman"/>
          <w:b/>
          <w:color w:val="auto"/>
        </w:rPr>
        <w:t>Conclusion &amp; Future Work</w:t>
      </w:r>
      <w:bookmarkEnd w:id="33"/>
    </w:p>
    <w:p w:rsidR="00E933B2" w:rsidRDefault="00E933B2" w:rsidP="00156AA6">
      <w:pPr>
        <w:pStyle w:val="Default"/>
        <w:rPr>
          <w:sz w:val="20"/>
          <w:szCs w:val="20"/>
        </w:rPr>
      </w:pPr>
    </w:p>
    <w:p w:rsidR="009B1EF2" w:rsidRDefault="009B1EF2" w:rsidP="00156AA6">
      <w:pPr>
        <w:pStyle w:val="Default"/>
        <w:rPr>
          <w:sz w:val="20"/>
          <w:szCs w:val="20"/>
        </w:rPr>
      </w:pPr>
    </w:p>
    <w:p w:rsidR="00156AA6" w:rsidRPr="004C5A6E" w:rsidRDefault="00156AA6" w:rsidP="004C5A6E">
      <w:pPr>
        <w:pStyle w:val="Default"/>
        <w:ind w:firstLine="360"/>
        <w:jc w:val="both"/>
        <w:rPr>
          <w:szCs w:val="20"/>
        </w:rPr>
      </w:pPr>
      <w:r w:rsidRPr="004C5A6E">
        <w:rPr>
          <w:szCs w:val="20"/>
        </w:rPr>
        <w:t xml:space="preserve">We can conclude by stating that the remarkable work done by the researchers in over 40 different papers have led and motivated us to design a system which is clearly described in this paper. We provide full credits to all the authors of these papers for sharing their knowledge and their astonishing work they have put forward that led us to our study. 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156AA6" w:rsidRPr="004C5A6E" w:rsidRDefault="00156AA6" w:rsidP="004C5A6E">
      <w:pPr>
        <w:pStyle w:val="Default"/>
        <w:jc w:val="both"/>
        <w:rPr>
          <w:sz w:val="28"/>
          <w:szCs w:val="23"/>
        </w:rPr>
      </w:pPr>
    </w:p>
    <w:p w:rsidR="00156AA6" w:rsidRPr="004C5A6E" w:rsidRDefault="00156AA6" w:rsidP="004C5A6E">
      <w:pPr>
        <w:pStyle w:val="Default"/>
        <w:ind w:firstLine="360"/>
        <w:jc w:val="both"/>
        <w:rPr>
          <w:szCs w:val="20"/>
        </w:rPr>
      </w:pPr>
      <w:r w:rsidRPr="004C5A6E">
        <w:rPr>
          <w:szCs w:val="20"/>
        </w:rPr>
        <w:t xml:space="preserve">The research allowed us 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 </w:t>
      </w:r>
    </w:p>
    <w:p w:rsidR="007C6DF4" w:rsidRPr="004C5A6E" w:rsidRDefault="00156AA6" w:rsidP="004C5A6E">
      <w:pPr>
        <w:ind w:firstLine="720"/>
        <w:jc w:val="both"/>
        <w:rPr>
          <w:rFonts w:ascii="Times New Roman" w:hAnsi="Times New Roman" w:cs="Times New Roman"/>
          <w:sz w:val="32"/>
        </w:rPr>
      </w:pPr>
      <w:r w:rsidRPr="004C5A6E">
        <w:rPr>
          <w:rFonts w:ascii="Times New Roman" w:hAnsi="Times New Roman" w:cs="Times New Roman"/>
          <w:sz w:val="24"/>
          <w:szCs w:val="20"/>
        </w:rPr>
        <w:t>The system’s accuracy which comes out to be around 85%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There are still many approaches out there that may be better than what are listed here and thus the work does not end here.</w:t>
      </w:r>
    </w:p>
    <w:p w:rsidR="007C6DF4" w:rsidRPr="00472F78" w:rsidRDefault="007C6DF4" w:rsidP="007C6DF4">
      <w:pPr>
        <w:ind w:firstLine="360"/>
        <w:rPr>
          <w:rFonts w:ascii="Times New Roman" w:hAnsi="Times New Roman" w:cs="Times New Roman"/>
        </w:rPr>
      </w:pPr>
    </w:p>
    <w:p w:rsidR="007E09B2" w:rsidRDefault="007E09B2" w:rsidP="00357AC9">
      <w:pPr>
        <w:rPr>
          <w:rFonts w:ascii="Times New Roman" w:hAnsi="Times New Roman" w:cs="Times New Roman"/>
          <w:iCs/>
          <w:color w:val="365F91" w:themeColor="accent1" w:themeShade="BF"/>
          <w:sz w:val="24"/>
        </w:rPr>
      </w:pPr>
    </w:p>
    <w:p w:rsidR="00635E98" w:rsidRPr="00472F78" w:rsidRDefault="00635E98"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Default="007E09B2" w:rsidP="00357AC9">
      <w:pPr>
        <w:rPr>
          <w:rFonts w:ascii="Times New Roman" w:hAnsi="Times New Roman" w:cs="Times New Roman"/>
        </w:rPr>
      </w:pPr>
    </w:p>
    <w:p w:rsidR="009D197A" w:rsidRDefault="009D197A" w:rsidP="00357AC9">
      <w:pPr>
        <w:rPr>
          <w:rFonts w:ascii="Times New Roman" w:hAnsi="Times New Roman" w:cs="Times New Roman"/>
        </w:rPr>
      </w:pPr>
    </w:p>
    <w:p w:rsidR="00773DB6" w:rsidRDefault="00773DB6" w:rsidP="00357AC9">
      <w:pPr>
        <w:rPr>
          <w:rFonts w:ascii="Times New Roman" w:hAnsi="Times New Roman" w:cs="Times New Roman"/>
        </w:rPr>
      </w:pPr>
    </w:p>
    <w:p w:rsidR="00773DB6" w:rsidRPr="00472F78" w:rsidRDefault="00773DB6"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34" w:name="_Toc6331372"/>
      <w:r w:rsidRPr="00472F78">
        <w:rPr>
          <w:rFonts w:ascii="Times New Roman" w:hAnsi="Times New Roman" w:cs="Times New Roman"/>
          <w:b/>
          <w:color w:val="auto"/>
        </w:rPr>
        <w:lastRenderedPageBreak/>
        <w:t>References</w:t>
      </w:r>
      <w:bookmarkEnd w:id="34"/>
    </w:p>
    <w:p w:rsidR="00F47153" w:rsidRPr="003E450E" w:rsidRDefault="00F47153" w:rsidP="004068BA">
      <w:pPr>
        <w:ind w:left="540" w:hanging="540"/>
        <w:rPr>
          <w:rFonts w:ascii="Times New Roman" w:hAnsi="Times New Roman" w:cs="Times New Roman"/>
          <w:sz w:val="24"/>
          <w:szCs w:val="24"/>
        </w:rPr>
      </w:pP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eastAsia="Calibri" w:hAnsi="Times New Roman" w:cs="Times New Roman"/>
          <w:sz w:val="24"/>
          <w:szCs w:val="24"/>
        </w:rPr>
        <w:fldChar w:fldCharType="begin" w:fldLock="1"/>
      </w:r>
      <w:r w:rsidRPr="003E450E">
        <w:rPr>
          <w:rFonts w:ascii="Times New Roman" w:hAnsi="Times New Roman" w:cs="Times New Roman"/>
          <w:sz w:val="24"/>
          <w:szCs w:val="24"/>
        </w:rPr>
        <w:instrText xml:space="preserve">ADDIN Mendeley Bibliography CSL_BIBLIOGRAPHY </w:instrText>
      </w:r>
      <w:r w:rsidRPr="003E450E">
        <w:rPr>
          <w:rFonts w:ascii="Times New Roman" w:eastAsia="Calibri" w:hAnsi="Times New Roman" w:cs="Times New Roman"/>
          <w:sz w:val="24"/>
          <w:szCs w:val="24"/>
        </w:rPr>
        <w:fldChar w:fldCharType="separate"/>
      </w:r>
      <w:r w:rsidRPr="003E450E">
        <w:rPr>
          <w:rFonts w:ascii="Times New Roman" w:hAnsi="Times New Roman" w:cs="Times New Roman"/>
          <w:noProof/>
          <w:sz w:val="24"/>
          <w:szCs w:val="24"/>
        </w:rPr>
        <w:t>[1]</w:t>
      </w:r>
      <w:r w:rsidRPr="003E450E">
        <w:rPr>
          <w:rFonts w:ascii="Times New Roman" w:hAnsi="Times New Roman" w:cs="Times New Roman"/>
          <w:noProof/>
          <w:sz w:val="24"/>
          <w:szCs w:val="24"/>
        </w:rPr>
        <w:tab/>
        <w:t>S. F. A. Zaidi and S. Mohammed, “Biometric Handwritten Signature Recognition,” 200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w:t>
      </w:r>
      <w:r w:rsidRPr="003E450E">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3E450E">
        <w:rPr>
          <w:rFonts w:ascii="Times New Roman" w:hAnsi="Times New Roman" w:cs="Times New Roman"/>
          <w:i/>
          <w:iCs/>
          <w:noProof/>
          <w:sz w:val="24"/>
          <w:szCs w:val="24"/>
        </w:rPr>
        <w:t>ISBA 2016 - IEEE Int. Conf. Identity, Secur. Behav. Anal.</w:t>
      </w:r>
      <w:r w:rsidRPr="003E450E">
        <w:rPr>
          <w:rFonts w:ascii="Times New Roman" w:hAnsi="Times New Roman" w:cs="Times New Roman"/>
          <w:noProof/>
          <w:sz w:val="24"/>
          <w:szCs w:val="24"/>
        </w:rPr>
        <w:t>,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w:t>
      </w:r>
      <w:r w:rsidRPr="003E450E">
        <w:rPr>
          <w:rFonts w:ascii="Times New Roman" w:hAnsi="Times New Roman" w:cs="Times New Roman"/>
          <w:noProof/>
          <w:sz w:val="24"/>
          <w:szCs w:val="24"/>
        </w:rPr>
        <w:tab/>
        <w:t xml:space="preserve">S. A. Angadi, S. Gour, and G. Bhajantri, “Offline Signature Recognition System Using Radon Transform,” </w:t>
      </w:r>
      <w:r w:rsidRPr="003E450E">
        <w:rPr>
          <w:rFonts w:ascii="Times New Roman" w:hAnsi="Times New Roman" w:cs="Times New Roman"/>
          <w:i/>
          <w:iCs/>
          <w:noProof/>
          <w:sz w:val="24"/>
          <w:szCs w:val="24"/>
        </w:rPr>
        <w:t>2014 Fifth Int. Conf. Signal Image Process.</w:t>
      </w:r>
      <w:r w:rsidRPr="003E450E">
        <w:rPr>
          <w:rFonts w:ascii="Times New Roman" w:hAnsi="Times New Roman" w:cs="Times New Roman"/>
          <w:noProof/>
          <w:sz w:val="24"/>
          <w:szCs w:val="24"/>
        </w:rPr>
        <w:t>, pp. 56–61,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w:t>
      </w:r>
      <w:r w:rsidRPr="003E450E">
        <w:rPr>
          <w:rFonts w:ascii="Times New Roman" w:hAnsi="Times New Roman" w:cs="Times New Roman"/>
          <w:noProof/>
          <w:sz w:val="24"/>
          <w:szCs w:val="24"/>
        </w:rPr>
        <w:tab/>
        <w:t xml:space="preserve">S. Hangai, S. Yamanaka, and T. Hammamoto, “ON-LINE SIGNATURE VERIFICATION BASED ON ALTITUDE AND DIRECTION OF PEN MOVEMENT,” </w:t>
      </w:r>
      <w:r w:rsidRPr="003E450E">
        <w:rPr>
          <w:rFonts w:ascii="Times New Roman" w:hAnsi="Times New Roman" w:cs="Times New Roman"/>
          <w:i/>
          <w:iCs/>
          <w:noProof/>
          <w:sz w:val="24"/>
          <w:szCs w:val="24"/>
        </w:rPr>
        <w:t>Proc. 15th Int. Conf. Pattern Recognition. ICPR-2000</w:t>
      </w:r>
      <w:r w:rsidRPr="003E450E">
        <w:rPr>
          <w:rFonts w:ascii="Times New Roman" w:hAnsi="Times New Roman" w:cs="Times New Roman"/>
          <w:noProof/>
          <w:sz w:val="24"/>
          <w:szCs w:val="24"/>
        </w:rPr>
        <w:t>, vol. 3, no. l, pp. 479–482, 2000.</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5]</w:t>
      </w:r>
      <w:r w:rsidRPr="003E450E">
        <w:rPr>
          <w:rFonts w:ascii="Times New Roman" w:hAnsi="Times New Roman" w:cs="Times New Roman"/>
          <w:noProof/>
          <w:sz w:val="24"/>
          <w:szCs w:val="24"/>
        </w:rPr>
        <w:tab/>
        <w:t xml:space="preserve">I. V Anikin and E. S. Anisimova, “Handwritten signature recognition method based on fuzzy logic,” </w:t>
      </w:r>
      <w:r w:rsidRPr="003E450E">
        <w:rPr>
          <w:rFonts w:ascii="Times New Roman" w:hAnsi="Times New Roman" w:cs="Times New Roman"/>
          <w:i/>
          <w:iCs/>
          <w:noProof/>
          <w:sz w:val="24"/>
          <w:szCs w:val="24"/>
        </w:rPr>
        <w:t>2016 Dyn. Syst. Mech. Mach.</w:t>
      </w:r>
      <w:r w:rsidRPr="003E450E">
        <w:rPr>
          <w:rFonts w:ascii="Times New Roman" w:hAnsi="Times New Roman" w:cs="Times New Roman"/>
          <w:noProof/>
          <w:sz w:val="24"/>
          <w:szCs w:val="24"/>
        </w:rPr>
        <w:t>,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6]</w:t>
      </w:r>
      <w:r w:rsidRPr="003E450E">
        <w:rPr>
          <w:rFonts w:ascii="Times New Roman" w:hAnsi="Times New Roman" w:cs="Times New Roman"/>
          <w:noProof/>
          <w:sz w:val="24"/>
          <w:szCs w:val="24"/>
        </w:rPr>
        <w:tab/>
        <w:t xml:space="preserve">E. Ozgunduz, T. Senturk, and M. E. Karsligil, “Off-line signature verification and recognition by support vector machine,” </w:t>
      </w:r>
      <w:r w:rsidRPr="003E450E">
        <w:rPr>
          <w:rFonts w:ascii="Times New Roman" w:hAnsi="Times New Roman" w:cs="Times New Roman"/>
          <w:i/>
          <w:iCs/>
          <w:noProof/>
          <w:sz w:val="24"/>
          <w:szCs w:val="24"/>
        </w:rPr>
        <w:t>13th Eur. Signal Process. Conf.</w:t>
      </w:r>
      <w:r w:rsidRPr="003E450E">
        <w:rPr>
          <w:rFonts w:ascii="Times New Roman" w:hAnsi="Times New Roman" w:cs="Times New Roman"/>
          <w:noProof/>
          <w:sz w:val="24"/>
          <w:szCs w:val="24"/>
        </w:rPr>
        <w:t>, no. 90, pp. 1–4, 200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7]</w:t>
      </w:r>
      <w:r w:rsidRPr="003E450E">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3E450E">
        <w:rPr>
          <w:rFonts w:ascii="Times New Roman" w:hAnsi="Times New Roman" w:cs="Times New Roman"/>
          <w:i/>
          <w:iCs/>
          <w:noProof/>
          <w:sz w:val="24"/>
          <w:szCs w:val="24"/>
        </w:rPr>
        <w:t>2014 Fifth Int. Conf. Signal Image Process.</w:t>
      </w:r>
      <w:r w:rsidRPr="003E450E">
        <w:rPr>
          <w:rFonts w:ascii="Times New Roman" w:hAnsi="Times New Roman" w:cs="Times New Roman"/>
          <w:noProof/>
          <w:sz w:val="24"/>
          <w:szCs w:val="24"/>
        </w:rPr>
        <w:t>, pp. 87–91,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8]</w:t>
      </w:r>
      <w:r w:rsidRPr="003E450E">
        <w:rPr>
          <w:rFonts w:ascii="Times New Roman" w:hAnsi="Times New Roman" w:cs="Times New Roman"/>
          <w:noProof/>
          <w:sz w:val="24"/>
          <w:szCs w:val="24"/>
        </w:rPr>
        <w:tab/>
        <w:t xml:space="preserve">Ruangroj Sa-Ardship and K. Woraratpanya, “Offline Handwritten Signature Recognition Using Adaptive Variance Reduction,” </w:t>
      </w:r>
      <w:r w:rsidRPr="003E450E">
        <w:rPr>
          <w:rFonts w:ascii="Times New Roman" w:hAnsi="Times New Roman" w:cs="Times New Roman"/>
          <w:i/>
          <w:iCs/>
          <w:noProof/>
          <w:sz w:val="24"/>
          <w:szCs w:val="24"/>
        </w:rPr>
        <w:t>7th Int. Conf. Inf. Technol. Electr. Eng. (ICITEE), Chiang Mai, Thail. Offline</w:t>
      </w:r>
      <w:r w:rsidRPr="003E450E">
        <w:rPr>
          <w:rFonts w:ascii="Times New Roman" w:hAnsi="Times New Roman" w:cs="Times New Roman"/>
          <w:noProof/>
          <w:sz w:val="24"/>
          <w:szCs w:val="24"/>
        </w:rPr>
        <w:t>, pp. 258–262, 201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9]</w:t>
      </w:r>
      <w:r w:rsidRPr="003E450E">
        <w:rPr>
          <w:rFonts w:ascii="Times New Roman" w:hAnsi="Times New Roman" w:cs="Times New Roman"/>
          <w:noProof/>
          <w:sz w:val="24"/>
          <w:szCs w:val="24"/>
        </w:rPr>
        <w:tab/>
        <w:t xml:space="preserve">M. A. Djoudjai, Y. Chibani, and N. Abbas, “Offline signature identification using the histogram of symbolic representation,” </w:t>
      </w:r>
      <w:r w:rsidRPr="003E450E">
        <w:rPr>
          <w:rFonts w:ascii="Times New Roman" w:hAnsi="Times New Roman" w:cs="Times New Roman"/>
          <w:i/>
          <w:iCs/>
          <w:noProof/>
          <w:sz w:val="24"/>
          <w:szCs w:val="24"/>
        </w:rPr>
        <w:t>5th Int. Conf. Electr. Eng. - Boumerdes</w:t>
      </w:r>
      <w:r w:rsidRPr="003E450E">
        <w:rPr>
          <w:rFonts w:ascii="Times New Roman" w:hAnsi="Times New Roman" w:cs="Times New Roman"/>
          <w:noProof/>
          <w:sz w:val="24"/>
          <w:szCs w:val="24"/>
        </w:rPr>
        <w:t>, pp. 1–5,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0]</w:t>
      </w:r>
      <w:r w:rsidRPr="003E450E">
        <w:rPr>
          <w:rFonts w:ascii="Times New Roman" w:hAnsi="Times New Roman" w:cs="Times New Roman"/>
          <w:noProof/>
          <w:sz w:val="24"/>
          <w:szCs w:val="24"/>
        </w:rPr>
        <w:tab/>
        <w:t xml:space="preserve">A. B. Jagtap and R. S. Hegadi, “Offline Handwritten Signature Recognition Based on Upper and Lower Envelope Using Eigen Values,” </w:t>
      </w:r>
      <w:r w:rsidRPr="003E450E">
        <w:rPr>
          <w:rFonts w:ascii="Times New Roman" w:hAnsi="Times New Roman" w:cs="Times New Roman"/>
          <w:i/>
          <w:iCs/>
          <w:noProof/>
          <w:sz w:val="24"/>
          <w:szCs w:val="24"/>
        </w:rPr>
        <w:t>Proc. - 2nd World Congr. Comput. Commun. Technol. WCCCT 2017</w:t>
      </w:r>
      <w:r w:rsidRPr="003E450E">
        <w:rPr>
          <w:rFonts w:ascii="Times New Roman" w:hAnsi="Times New Roman" w:cs="Times New Roman"/>
          <w:noProof/>
          <w:sz w:val="24"/>
          <w:szCs w:val="24"/>
        </w:rPr>
        <w:t>, pp. 223–226,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1]</w:t>
      </w:r>
      <w:r w:rsidRPr="003E450E">
        <w:rPr>
          <w:rFonts w:ascii="Times New Roman" w:hAnsi="Times New Roman" w:cs="Times New Roman"/>
          <w:noProof/>
          <w:sz w:val="24"/>
          <w:szCs w:val="24"/>
        </w:rPr>
        <w:tab/>
        <w:t xml:space="preserve">T. Marušić, Ž. Marušić, and Ž. Šeremet, “Identification of authors of documents based on offline signature recognition,” </w:t>
      </w:r>
      <w:r w:rsidRPr="003E450E">
        <w:rPr>
          <w:rFonts w:ascii="Times New Roman" w:hAnsi="Times New Roman" w:cs="Times New Roman"/>
          <w:i/>
          <w:iCs/>
          <w:noProof/>
          <w:sz w:val="24"/>
          <w:szCs w:val="24"/>
        </w:rPr>
        <w:t>MIPRO</w:t>
      </w:r>
      <w:r w:rsidRPr="003E450E">
        <w:rPr>
          <w:rFonts w:ascii="Times New Roman" w:hAnsi="Times New Roman" w:cs="Times New Roman"/>
          <w:noProof/>
          <w:sz w:val="24"/>
          <w:szCs w:val="24"/>
        </w:rPr>
        <w:t>, no. May, pp. 25–29, 201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2]</w:t>
      </w:r>
      <w:r w:rsidRPr="003E450E">
        <w:rPr>
          <w:rFonts w:ascii="Times New Roman" w:hAnsi="Times New Roman" w:cs="Times New Roman"/>
          <w:noProof/>
          <w:sz w:val="24"/>
          <w:szCs w:val="24"/>
        </w:rPr>
        <w:tab/>
        <w:t xml:space="preserve">S. L. Karanjkar and P. N. Vasambekar, “Signature Recognition on Bank cheques using ANN,” </w:t>
      </w:r>
      <w:r w:rsidRPr="003E450E">
        <w:rPr>
          <w:rFonts w:ascii="Times New Roman" w:hAnsi="Times New Roman" w:cs="Times New Roman"/>
          <w:i/>
          <w:iCs/>
          <w:noProof/>
          <w:sz w:val="24"/>
          <w:szCs w:val="24"/>
        </w:rPr>
        <w:t>IEEE Int. WIE Conf. Electr. Comput. Eng.</w:t>
      </w:r>
      <w:r w:rsidRPr="003E450E">
        <w:rPr>
          <w:rFonts w:ascii="Times New Roman" w:hAnsi="Times New Roman" w:cs="Times New Roman"/>
          <w:noProof/>
          <w:sz w:val="24"/>
          <w:szCs w:val="24"/>
        </w:rPr>
        <w:t>, no. December,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3]</w:t>
      </w:r>
      <w:r w:rsidRPr="003E450E">
        <w:rPr>
          <w:rFonts w:ascii="Times New Roman" w:hAnsi="Times New Roman" w:cs="Times New Roman"/>
          <w:noProof/>
          <w:sz w:val="24"/>
          <w:szCs w:val="24"/>
        </w:rPr>
        <w:tab/>
        <w:t xml:space="preserve">G. S. Prakash and S. Sharma, “Computer Vision &amp; Fuzzy Logic based Offline Signature Verification and Forgery Detection,” </w:t>
      </w:r>
      <w:r w:rsidRPr="003E450E">
        <w:rPr>
          <w:rFonts w:ascii="Times New Roman" w:hAnsi="Times New Roman" w:cs="Times New Roman"/>
          <w:i/>
          <w:iCs/>
          <w:noProof/>
          <w:sz w:val="24"/>
          <w:szCs w:val="24"/>
        </w:rPr>
        <w:t>IEEE Int. Conf. Comput. Intell. Comput. Res.</w:t>
      </w:r>
      <w:r w:rsidRPr="003E450E">
        <w:rPr>
          <w:rFonts w:ascii="Times New Roman" w:hAnsi="Times New Roman" w:cs="Times New Roman"/>
          <w:noProof/>
          <w:sz w:val="24"/>
          <w:szCs w:val="24"/>
        </w:rPr>
        <w:t>,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4]</w:t>
      </w:r>
      <w:r w:rsidRPr="003E450E">
        <w:rPr>
          <w:rFonts w:ascii="Times New Roman" w:hAnsi="Times New Roman" w:cs="Times New Roman"/>
          <w:noProof/>
          <w:sz w:val="24"/>
          <w:szCs w:val="24"/>
        </w:rPr>
        <w:tab/>
        <w:t xml:space="preserve">M. S. Shirdhonkar and M. B. Kokare, “Document image retrieval using signature as </w:t>
      </w:r>
      <w:r w:rsidRPr="003E450E">
        <w:rPr>
          <w:rFonts w:ascii="Times New Roman" w:hAnsi="Times New Roman" w:cs="Times New Roman"/>
          <w:noProof/>
          <w:sz w:val="24"/>
          <w:szCs w:val="24"/>
        </w:rPr>
        <w:lastRenderedPageBreak/>
        <w:t xml:space="preserve">query,” </w:t>
      </w:r>
      <w:r w:rsidRPr="003E450E">
        <w:rPr>
          <w:rFonts w:ascii="Times New Roman" w:hAnsi="Times New Roman" w:cs="Times New Roman"/>
          <w:i/>
          <w:iCs/>
          <w:noProof/>
          <w:sz w:val="24"/>
          <w:szCs w:val="24"/>
        </w:rPr>
        <w:t>2011 2nd Int. Conf. Comput. Commun. Technol. ICCCT-2011</w:t>
      </w:r>
      <w:r w:rsidRPr="003E450E">
        <w:rPr>
          <w:rFonts w:ascii="Times New Roman" w:hAnsi="Times New Roman" w:cs="Times New Roman"/>
          <w:noProof/>
          <w:sz w:val="24"/>
          <w:szCs w:val="24"/>
        </w:rPr>
        <w:t>, pp. 66–70, 2011.</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5]</w:t>
      </w:r>
      <w:r w:rsidRPr="003E450E">
        <w:rPr>
          <w:rFonts w:ascii="Times New Roman" w:hAnsi="Times New Roman" w:cs="Times New Roman"/>
          <w:noProof/>
          <w:sz w:val="24"/>
          <w:szCs w:val="24"/>
        </w:rPr>
        <w:tab/>
        <w:t xml:space="preserve">R. Sa-Ardship and K. Woraratpanya, “Offline Handwritten Signature Recognition Using Polar-Scale Normalization,” </w:t>
      </w:r>
      <w:r w:rsidRPr="003E450E">
        <w:rPr>
          <w:rFonts w:ascii="Times New Roman" w:hAnsi="Times New Roman" w:cs="Times New Roman"/>
          <w:i/>
          <w:iCs/>
          <w:noProof/>
          <w:sz w:val="24"/>
          <w:szCs w:val="24"/>
        </w:rPr>
        <w:t>8th Int. Conf. Inf. Technol. Electr. Eng. (ICITEE), Yogyakarta, Indones.</w:t>
      </w:r>
      <w:r w:rsidRPr="003E450E">
        <w:rPr>
          <w:rFonts w:ascii="Times New Roman" w:hAnsi="Times New Roman" w:cs="Times New Roman"/>
          <w:noProof/>
          <w:sz w:val="24"/>
          <w:szCs w:val="24"/>
        </w:rPr>
        <w:t>, pp. 3–7,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6]</w:t>
      </w:r>
      <w:r w:rsidRPr="003E450E">
        <w:rPr>
          <w:rFonts w:ascii="Times New Roman" w:hAnsi="Times New Roman" w:cs="Times New Roman"/>
          <w:noProof/>
          <w:sz w:val="24"/>
          <w:szCs w:val="24"/>
        </w:rPr>
        <w:tab/>
        <w:t xml:space="preserve">A. Piyush Shanker and A. N. Rajagopalan, “Off-line signature verification using DTW,” </w:t>
      </w:r>
      <w:r w:rsidRPr="003E450E">
        <w:rPr>
          <w:rFonts w:ascii="Times New Roman" w:hAnsi="Times New Roman" w:cs="Times New Roman"/>
          <w:i/>
          <w:iCs/>
          <w:noProof/>
          <w:sz w:val="24"/>
          <w:szCs w:val="24"/>
        </w:rPr>
        <w:t>Pattern Recognit. Lett.</w:t>
      </w:r>
      <w:r w:rsidRPr="003E450E">
        <w:rPr>
          <w:rFonts w:ascii="Times New Roman" w:hAnsi="Times New Roman" w:cs="Times New Roman"/>
          <w:noProof/>
          <w:sz w:val="24"/>
          <w:szCs w:val="24"/>
        </w:rPr>
        <w:t>, vol. 28, no. 12, pp. 1407–1414, 200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7]</w:t>
      </w:r>
      <w:r w:rsidRPr="003E450E">
        <w:rPr>
          <w:rFonts w:ascii="Times New Roman" w:hAnsi="Times New Roman" w:cs="Times New Roman"/>
          <w:noProof/>
          <w:sz w:val="24"/>
          <w:szCs w:val="24"/>
        </w:rPr>
        <w:tab/>
        <w:t xml:space="preserve">Nancy and P. G. Goyal, “Signature Processing in Handwritten Bank Cheque Images,” </w:t>
      </w:r>
      <w:r w:rsidRPr="003E450E">
        <w:rPr>
          <w:rFonts w:ascii="Times New Roman" w:hAnsi="Times New Roman" w:cs="Times New Roman"/>
          <w:i/>
          <w:iCs/>
          <w:noProof/>
          <w:sz w:val="24"/>
          <w:szCs w:val="24"/>
        </w:rPr>
        <w:t>Int. J. Recent Innov. Trends Comput. Commun.</w:t>
      </w:r>
      <w:r w:rsidRPr="003E450E">
        <w:rPr>
          <w:rFonts w:ascii="Times New Roman" w:hAnsi="Times New Roman" w:cs="Times New Roman"/>
          <w:noProof/>
          <w:sz w:val="24"/>
          <w:szCs w:val="24"/>
        </w:rPr>
        <w:t>, vol. 2, no. 5, pp. 1239–1243,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8]</w:t>
      </w:r>
      <w:r w:rsidRPr="003E450E">
        <w:rPr>
          <w:rFonts w:ascii="Times New Roman" w:hAnsi="Times New Roman" w:cs="Times New Roman"/>
          <w:noProof/>
          <w:sz w:val="24"/>
          <w:szCs w:val="24"/>
        </w:rPr>
        <w:tab/>
        <w:t xml:space="preserve">A. T. Nasser and N. Dogru, “Signature recognition by using SIFT and SURF with SVM basic on RBF for voting online,” </w:t>
      </w:r>
      <w:r w:rsidRPr="003E450E">
        <w:rPr>
          <w:rFonts w:ascii="Times New Roman" w:hAnsi="Times New Roman" w:cs="Times New Roman"/>
          <w:i/>
          <w:iCs/>
          <w:noProof/>
          <w:sz w:val="24"/>
          <w:szCs w:val="24"/>
        </w:rPr>
        <w:t>Proc. 2017 Int. Conf. Eng. Technol. ICET 2017</w:t>
      </w:r>
      <w:r w:rsidRPr="003E450E">
        <w:rPr>
          <w:rFonts w:ascii="Times New Roman" w:hAnsi="Times New Roman" w:cs="Times New Roman"/>
          <w:noProof/>
          <w:sz w:val="24"/>
          <w:szCs w:val="24"/>
        </w:rPr>
        <w:t>, vol. 2018–Janua, pp. 1–5,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9]</w:t>
      </w:r>
      <w:r w:rsidRPr="003E450E">
        <w:rPr>
          <w:rFonts w:ascii="Times New Roman" w:hAnsi="Times New Roman" w:cs="Times New Roman"/>
          <w:noProof/>
          <w:sz w:val="24"/>
          <w:szCs w:val="24"/>
        </w:rPr>
        <w:tab/>
        <w:t xml:space="preserve">A. Kumar and K. Bhatia, “A Robust Offline Handwritten Signature Verification System Using Writer Independent Approach,” </w:t>
      </w:r>
      <w:r w:rsidRPr="003E450E">
        <w:rPr>
          <w:rFonts w:ascii="Times New Roman" w:hAnsi="Times New Roman" w:cs="Times New Roman"/>
          <w:i/>
          <w:iCs/>
          <w:noProof/>
          <w:sz w:val="24"/>
          <w:szCs w:val="24"/>
        </w:rPr>
        <w:t>3rd Int. Conf. Adv. Comput. Autom.</w:t>
      </w:r>
      <w:r w:rsidRPr="003E450E">
        <w:rPr>
          <w:rFonts w:ascii="Times New Roman" w:hAnsi="Times New Roman" w:cs="Times New Roman"/>
          <w:noProof/>
          <w:sz w:val="24"/>
          <w:szCs w:val="24"/>
        </w:rPr>
        <w:t>,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0]</w:t>
      </w:r>
      <w:r w:rsidRPr="003E450E">
        <w:rPr>
          <w:rFonts w:ascii="Times New Roman" w:hAnsi="Times New Roman" w:cs="Times New Roman"/>
          <w:noProof/>
          <w:sz w:val="24"/>
          <w:szCs w:val="24"/>
        </w:rPr>
        <w:tab/>
        <w:t xml:space="preserve">H. Anand, “Enhanced Signature Verification and RECOGNITION USING MATLAB,” </w:t>
      </w:r>
      <w:r w:rsidRPr="003E450E">
        <w:rPr>
          <w:rFonts w:ascii="Times New Roman" w:hAnsi="Times New Roman" w:cs="Times New Roman"/>
          <w:i/>
          <w:iCs/>
          <w:noProof/>
          <w:sz w:val="24"/>
          <w:szCs w:val="24"/>
        </w:rPr>
        <w:t>Int. J. Innov. Res. Adv. Eng.</w:t>
      </w:r>
      <w:r w:rsidRPr="003E450E">
        <w:rPr>
          <w:rFonts w:ascii="Times New Roman" w:hAnsi="Times New Roman" w:cs="Times New Roman"/>
          <w:noProof/>
          <w:sz w:val="24"/>
          <w:szCs w:val="24"/>
        </w:rPr>
        <w:t>, vol. 1, no. 4, pp. 88–94,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1]</w:t>
      </w:r>
      <w:r w:rsidRPr="003E450E">
        <w:rPr>
          <w:rFonts w:ascii="Times New Roman" w:hAnsi="Times New Roman" w:cs="Times New Roman"/>
          <w:noProof/>
          <w:sz w:val="24"/>
          <w:szCs w:val="24"/>
        </w:rPr>
        <w:tab/>
        <w:t xml:space="preserve">B. H. Shekar and R. K. Bharathi, “Eigen-signature: A robust and an efficient offline signature verification algorithm,” </w:t>
      </w:r>
      <w:r w:rsidRPr="003E450E">
        <w:rPr>
          <w:rFonts w:ascii="Times New Roman" w:hAnsi="Times New Roman" w:cs="Times New Roman"/>
          <w:i/>
          <w:iCs/>
          <w:noProof/>
          <w:sz w:val="24"/>
          <w:szCs w:val="24"/>
        </w:rPr>
        <w:t>Int. Conf. Recent Trends Inf. Technol. ICRTIT 2011</w:t>
      </w:r>
      <w:r w:rsidRPr="003E450E">
        <w:rPr>
          <w:rFonts w:ascii="Times New Roman" w:hAnsi="Times New Roman" w:cs="Times New Roman"/>
          <w:noProof/>
          <w:sz w:val="24"/>
          <w:szCs w:val="24"/>
        </w:rPr>
        <w:t>, pp. 134–138, 2011.</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2]</w:t>
      </w:r>
      <w:r w:rsidRPr="003E450E">
        <w:rPr>
          <w:rFonts w:ascii="Times New Roman" w:hAnsi="Times New Roman" w:cs="Times New Roman"/>
          <w:noProof/>
          <w:sz w:val="24"/>
          <w:szCs w:val="24"/>
        </w:rPr>
        <w:tab/>
        <w:t xml:space="preserve">A. R. Rahardika, “Global Features Selection for Dynamic Signature Verification,” </w:t>
      </w:r>
      <w:r w:rsidRPr="003E450E">
        <w:rPr>
          <w:rFonts w:ascii="Times New Roman" w:hAnsi="Times New Roman" w:cs="Times New Roman"/>
          <w:i/>
          <w:iCs/>
          <w:noProof/>
          <w:sz w:val="24"/>
          <w:szCs w:val="24"/>
        </w:rPr>
        <w:t>Int. Conf. Inf. Commun. Technol. Glob.</w:t>
      </w:r>
      <w:r w:rsidRPr="003E450E">
        <w:rPr>
          <w:rFonts w:ascii="Times New Roman" w:hAnsi="Times New Roman" w:cs="Times New Roman"/>
          <w:noProof/>
          <w:sz w:val="24"/>
          <w:szCs w:val="24"/>
        </w:rPr>
        <w:t>, pp. 348–354,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3]</w:t>
      </w:r>
      <w:r w:rsidRPr="003E450E">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3E450E">
        <w:rPr>
          <w:rFonts w:ascii="Times New Roman" w:hAnsi="Times New Roman" w:cs="Times New Roman"/>
          <w:i/>
          <w:iCs/>
          <w:noProof/>
          <w:sz w:val="24"/>
          <w:szCs w:val="24"/>
        </w:rPr>
        <w:t>Intell. Syst. Conf.</w:t>
      </w:r>
      <w:r w:rsidRPr="003E450E">
        <w:rPr>
          <w:rFonts w:ascii="Times New Roman" w:hAnsi="Times New Roman" w:cs="Times New Roman"/>
          <w:noProof/>
          <w:sz w:val="24"/>
          <w:szCs w:val="24"/>
        </w:rPr>
        <w:t>, no. September, pp. 1103–1110,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4]</w:t>
      </w:r>
      <w:r w:rsidRPr="003E450E">
        <w:rPr>
          <w:rFonts w:ascii="Times New Roman" w:hAnsi="Times New Roman" w:cs="Times New Roman"/>
          <w:noProof/>
          <w:sz w:val="24"/>
          <w:szCs w:val="24"/>
        </w:rPr>
        <w:tab/>
        <w:t>A. Beresneva, A. Epishkina, and D. Shingalova, “Handwritten Signature Attributes for its Verification,” pp. 1477–1480,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5]</w:t>
      </w:r>
      <w:r w:rsidRPr="003E450E">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3E450E">
        <w:rPr>
          <w:rFonts w:ascii="Times New Roman" w:hAnsi="Times New Roman" w:cs="Times New Roman"/>
          <w:i/>
          <w:iCs/>
          <w:noProof/>
          <w:sz w:val="24"/>
          <w:szCs w:val="24"/>
        </w:rPr>
        <w:t>Int. Conf. Adv. Comput. Commun. Control</w:t>
      </w:r>
      <w:r w:rsidRPr="003E450E">
        <w:rPr>
          <w:rFonts w:ascii="Times New Roman" w:hAnsi="Times New Roman" w:cs="Times New Roman"/>
          <w:noProof/>
          <w:sz w:val="24"/>
          <w:szCs w:val="24"/>
        </w:rPr>
        <w:t>,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6]</w:t>
      </w:r>
      <w:r w:rsidRPr="003E450E">
        <w:rPr>
          <w:rFonts w:ascii="Times New Roman" w:hAnsi="Times New Roman" w:cs="Times New Roman"/>
          <w:noProof/>
          <w:sz w:val="24"/>
          <w:szCs w:val="24"/>
        </w:rPr>
        <w:tab/>
        <w:t xml:space="preserve">M. M. Kumar and N. B. Puhan, “Offline signature verification using the trace transform,” </w:t>
      </w:r>
      <w:r w:rsidRPr="003E450E">
        <w:rPr>
          <w:rFonts w:ascii="Times New Roman" w:hAnsi="Times New Roman" w:cs="Times New Roman"/>
          <w:i/>
          <w:iCs/>
          <w:noProof/>
          <w:sz w:val="24"/>
          <w:szCs w:val="24"/>
        </w:rPr>
        <w:t>2014 IEEE Int. Adv. Comput. Conf.</w:t>
      </w:r>
      <w:r w:rsidRPr="003E450E">
        <w:rPr>
          <w:rFonts w:ascii="Times New Roman" w:hAnsi="Times New Roman" w:cs="Times New Roman"/>
          <w:noProof/>
          <w:sz w:val="24"/>
          <w:szCs w:val="24"/>
        </w:rPr>
        <w:t>, pp. 1066–1070,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7]</w:t>
      </w:r>
      <w:r w:rsidRPr="003E450E">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3E450E">
        <w:rPr>
          <w:rFonts w:ascii="Times New Roman" w:hAnsi="Times New Roman" w:cs="Times New Roman"/>
          <w:i/>
          <w:iCs/>
          <w:noProof/>
          <w:sz w:val="24"/>
          <w:szCs w:val="24"/>
        </w:rPr>
        <w:t>2007 41st Annu. IEEE Int. Carnahan Conf. Secur. Technol.</w:t>
      </w:r>
      <w:r w:rsidRPr="003E450E">
        <w:rPr>
          <w:rFonts w:ascii="Times New Roman" w:hAnsi="Times New Roman" w:cs="Times New Roman"/>
          <w:noProof/>
          <w:sz w:val="24"/>
          <w:szCs w:val="24"/>
        </w:rPr>
        <w:t>, pp. 23–29, 200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8]</w:t>
      </w:r>
      <w:r w:rsidRPr="003E450E">
        <w:rPr>
          <w:rFonts w:ascii="Times New Roman" w:hAnsi="Times New Roman" w:cs="Times New Roman"/>
          <w:noProof/>
          <w:sz w:val="24"/>
          <w:szCs w:val="24"/>
        </w:rPr>
        <w:tab/>
        <w:t xml:space="preserve">M. Ferrer and J. Vargas, “Robustness of offline signature verification based on gray level features,” </w:t>
      </w:r>
      <w:r w:rsidRPr="003E450E">
        <w:rPr>
          <w:rFonts w:ascii="Times New Roman" w:hAnsi="Times New Roman" w:cs="Times New Roman"/>
          <w:i/>
          <w:iCs/>
          <w:noProof/>
          <w:sz w:val="24"/>
          <w:szCs w:val="24"/>
        </w:rPr>
        <w:t>IEEE Trans. Inf. FORENSICS Secur.</w:t>
      </w:r>
      <w:r w:rsidRPr="003E450E">
        <w:rPr>
          <w:rFonts w:ascii="Times New Roman" w:hAnsi="Times New Roman" w:cs="Times New Roman"/>
          <w:noProof/>
          <w:sz w:val="24"/>
          <w:szCs w:val="24"/>
        </w:rPr>
        <w:t>, vol. 7, no. 3, pp. 966–977, 2012.</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9]</w:t>
      </w:r>
      <w:r w:rsidRPr="003E450E">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3E450E">
        <w:rPr>
          <w:rFonts w:ascii="Times New Roman" w:hAnsi="Times New Roman" w:cs="Times New Roman"/>
          <w:i/>
          <w:iCs/>
          <w:noProof/>
          <w:sz w:val="24"/>
          <w:szCs w:val="24"/>
        </w:rPr>
        <w:t>IEEE Trans. Neural Networks</w:t>
      </w:r>
      <w:r w:rsidRPr="003E450E">
        <w:rPr>
          <w:rFonts w:ascii="Times New Roman" w:hAnsi="Times New Roman" w:cs="Times New Roman"/>
          <w:noProof/>
          <w:sz w:val="24"/>
          <w:szCs w:val="24"/>
        </w:rPr>
        <w:t>, vol. 21, no. 4, pp. 667–672, 2010.</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lastRenderedPageBreak/>
        <w:t>[30]</w:t>
      </w:r>
      <w:r w:rsidRPr="003E450E">
        <w:rPr>
          <w:rFonts w:ascii="Times New Roman" w:hAnsi="Times New Roman" w:cs="Times New Roman"/>
          <w:noProof/>
          <w:sz w:val="24"/>
          <w:szCs w:val="24"/>
        </w:rPr>
        <w:tab/>
        <w:t xml:space="preserve">M. A. Ferrer, A. Morales, and J. F. Vargas, “Off-line signature verification using local patterns,” </w:t>
      </w:r>
      <w:r w:rsidRPr="003E450E">
        <w:rPr>
          <w:rFonts w:ascii="Times New Roman" w:hAnsi="Times New Roman" w:cs="Times New Roman"/>
          <w:i/>
          <w:iCs/>
          <w:noProof/>
          <w:sz w:val="24"/>
          <w:szCs w:val="24"/>
        </w:rPr>
        <w:t>2nd Natl. Conf. Telecommun.</w:t>
      </w:r>
      <w:r w:rsidRPr="003E450E">
        <w:rPr>
          <w:rFonts w:ascii="Times New Roman" w:hAnsi="Times New Roman" w:cs="Times New Roman"/>
          <w:noProof/>
          <w:sz w:val="24"/>
          <w:szCs w:val="24"/>
        </w:rPr>
        <w:t>, pp. 1–6, 2011.</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1]</w:t>
      </w:r>
      <w:r w:rsidRPr="003E450E">
        <w:rPr>
          <w:rFonts w:ascii="Times New Roman" w:hAnsi="Times New Roman" w:cs="Times New Roman"/>
          <w:noProof/>
          <w:sz w:val="24"/>
          <w:szCs w:val="24"/>
        </w:rPr>
        <w:tab/>
        <w:t xml:space="preserve">M. Tahir and M. U. Akram, “Online Signature Verification using Hybrid Features,” </w:t>
      </w:r>
      <w:r w:rsidRPr="003E450E">
        <w:rPr>
          <w:rFonts w:ascii="Times New Roman" w:hAnsi="Times New Roman" w:cs="Times New Roman"/>
          <w:i/>
          <w:iCs/>
          <w:noProof/>
          <w:sz w:val="24"/>
          <w:szCs w:val="24"/>
        </w:rPr>
        <w:t>Conf. Inf. Commun. Technol. Soc. Online</w:t>
      </w:r>
      <w:r w:rsidRPr="003E450E">
        <w:rPr>
          <w:rFonts w:ascii="Times New Roman" w:hAnsi="Times New Roman" w:cs="Times New Roman"/>
          <w:noProof/>
          <w:sz w:val="24"/>
          <w:szCs w:val="24"/>
        </w:rPr>
        <w:t>, pp. 11–16,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2]</w:t>
      </w:r>
      <w:r w:rsidRPr="003E450E">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3E450E">
        <w:rPr>
          <w:rFonts w:ascii="Times New Roman" w:hAnsi="Times New Roman" w:cs="Times New Roman"/>
          <w:i/>
          <w:iCs/>
          <w:noProof/>
          <w:sz w:val="24"/>
          <w:szCs w:val="24"/>
        </w:rPr>
        <w:t>2018 Emerg. Trends Electron. Devices Comput. Tech.</w:t>
      </w:r>
      <w:r w:rsidRPr="003E450E">
        <w:rPr>
          <w:rFonts w:ascii="Times New Roman" w:hAnsi="Times New Roman" w:cs="Times New Roman"/>
          <w:noProof/>
          <w:sz w:val="24"/>
          <w:szCs w:val="24"/>
        </w:rPr>
        <w:t>, pp. 1–6, 200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3]</w:t>
      </w:r>
      <w:r w:rsidRPr="003E450E">
        <w:rPr>
          <w:rFonts w:ascii="Times New Roman" w:hAnsi="Times New Roman" w:cs="Times New Roman"/>
          <w:noProof/>
          <w:sz w:val="24"/>
          <w:szCs w:val="24"/>
        </w:rPr>
        <w:tab/>
        <w:t xml:space="preserve">W. Pan and G. Chen, “A Method of Off-line Signature Verification for Digital Forensics,” </w:t>
      </w:r>
      <w:r w:rsidRPr="003E450E">
        <w:rPr>
          <w:rFonts w:ascii="Times New Roman" w:hAnsi="Times New Roman" w:cs="Times New Roman"/>
          <w:i/>
          <w:iCs/>
          <w:noProof/>
          <w:sz w:val="24"/>
          <w:szCs w:val="24"/>
        </w:rPr>
        <w:t>12th Int. Conf. Nat. Comput. Fuzzy Syst. Knowl. Discov.</w:t>
      </w:r>
      <w:r w:rsidRPr="003E450E">
        <w:rPr>
          <w:rFonts w:ascii="Times New Roman" w:hAnsi="Times New Roman" w:cs="Times New Roman"/>
          <w:noProof/>
          <w:sz w:val="24"/>
          <w:szCs w:val="24"/>
        </w:rPr>
        <w:t>, pp. 488–493,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4]</w:t>
      </w:r>
      <w:r w:rsidRPr="003E450E">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3E450E">
        <w:rPr>
          <w:rFonts w:ascii="Times New Roman" w:hAnsi="Times New Roman" w:cs="Times New Roman"/>
          <w:i/>
          <w:iCs/>
          <w:noProof/>
          <w:sz w:val="24"/>
          <w:szCs w:val="24"/>
        </w:rPr>
        <w:t>IEEE Trans. Pattern Anal. Mach. Intell.</w:t>
      </w:r>
      <w:r w:rsidRPr="003E450E">
        <w:rPr>
          <w:rFonts w:ascii="Times New Roman" w:hAnsi="Times New Roman" w:cs="Times New Roman"/>
          <w:noProof/>
          <w:sz w:val="24"/>
          <w:szCs w:val="24"/>
        </w:rPr>
        <w:t>, vol. 27, no. 6, pp. 993–997, 200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5]</w:t>
      </w:r>
      <w:r w:rsidRPr="003E450E">
        <w:rPr>
          <w:rFonts w:ascii="Times New Roman" w:hAnsi="Times New Roman" w:cs="Times New Roman"/>
          <w:noProof/>
          <w:sz w:val="24"/>
          <w:szCs w:val="24"/>
        </w:rPr>
        <w:tab/>
        <w:t xml:space="preserve">S. A. Farimani and M. V. Jahan, “An HMM for Online Signature Verification Based on Velocity and Hand Movement Directions,” </w:t>
      </w:r>
      <w:r w:rsidRPr="003E450E">
        <w:rPr>
          <w:rFonts w:ascii="Times New Roman" w:hAnsi="Times New Roman" w:cs="Times New Roman"/>
          <w:i/>
          <w:iCs/>
          <w:noProof/>
          <w:sz w:val="24"/>
          <w:szCs w:val="24"/>
        </w:rPr>
        <w:t>Iran. Jt. Congr. Fuzzy Intell. Syst.</w:t>
      </w:r>
      <w:r w:rsidRPr="003E450E">
        <w:rPr>
          <w:rFonts w:ascii="Times New Roman" w:hAnsi="Times New Roman" w:cs="Times New Roman"/>
          <w:noProof/>
          <w:sz w:val="24"/>
          <w:szCs w:val="24"/>
        </w:rPr>
        <w:t>, pp. 205–209,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6]</w:t>
      </w:r>
      <w:r w:rsidRPr="003E450E">
        <w:rPr>
          <w:rFonts w:ascii="Times New Roman" w:hAnsi="Times New Roman" w:cs="Times New Roman"/>
          <w:noProof/>
          <w:sz w:val="24"/>
          <w:szCs w:val="24"/>
        </w:rPr>
        <w:tab/>
        <w:t xml:space="preserve">G. Pirlo and D. Impedovo, “Verification of static signatures by optical flow analysis,” </w:t>
      </w:r>
      <w:r w:rsidRPr="003E450E">
        <w:rPr>
          <w:rFonts w:ascii="Times New Roman" w:hAnsi="Times New Roman" w:cs="Times New Roman"/>
          <w:i/>
          <w:iCs/>
          <w:noProof/>
          <w:sz w:val="24"/>
          <w:szCs w:val="24"/>
        </w:rPr>
        <w:t>IEEE Trans. Human-Machine Syst.</w:t>
      </w:r>
      <w:r w:rsidRPr="003E450E">
        <w:rPr>
          <w:rFonts w:ascii="Times New Roman" w:hAnsi="Times New Roman" w:cs="Times New Roman"/>
          <w:noProof/>
          <w:sz w:val="24"/>
          <w:szCs w:val="24"/>
        </w:rPr>
        <w:t>, vol. 43, no. 5, pp. 499–505, 2013.</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7]</w:t>
      </w:r>
      <w:r w:rsidRPr="003E450E">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3E450E">
        <w:rPr>
          <w:rFonts w:ascii="Times New Roman" w:hAnsi="Times New Roman" w:cs="Times New Roman"/>
          <w:i/>
          <w:iCs/>
          <w:noProof/>
          <w:sz w:val="24"/>
          <w:szCs w:val="24"/>
        </w:rPr>
        <w:t>IEEE Trans. Inf. Forensics Secur.</w:t>
      </w:r>
      <w:r w:rsidRPr="003E450E">
        <w:rPr>
          <w:rFonts w:ascii="Times New Roman" w:hAnsi="Times New Roman" w:cs="Times New Roman"/>
          <w:noProof/>
          <w:sz w:val="24"/>
          <w:szCs w:val="24"/>
        </w:rPr>
        <w:t>, vol. 12, no. 10, pp. 2360–2372,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8]</w:t>
      </w:r>
      <w:r w:rsidRPr="003E450E">
        <w:rPr>
          <w:rFonts w:ascii="Times New Roman" w:hAnsi="Times New Roman" w:cs="Times New Roman"/>
          <w:noProof/>
          <w:sz w:val="24"/>
          <w:szCs w:val="24"/>
        </w:rPr>
        <w:tab/>
        <w:t xml:space="preserve">D. S. Guru and H. N. Prakash, “Online Signature Verification and Recognition: An Approach based on Symbolic Representation.,” </w:t>
      </w:r>
      <w:r w:rsidRPr="003E450E">
        <w:rPr>
          <w:rFonts w:ascii="Times New Roman" w:hAnsi="Times New Roman" w:cs="Times New Roman"/>
          <w:i/>
          <w:iCs/>
          <w:noProof/>
          <w:sz w:val="24"/>
          <w:szCs w:val="24"/>
        </w:rPr>
        <w:t>IEEE Trans. Pattern Anal. Mach. Intell.</w:t>
      </w:r>
      <w:r w:rsidRPr="003E450E">
        <w:rPr>
          <w:rFonts w:ascii="Times New Roman" w:hAnsi="Times New Roman" w:cs="Times New Roman"/>
          <w:noProof/>
          <w:sz w:val="24"/>
          <w:szCs w:val="24"/>
        </w:rPr>
        <w:t>, vol. 31, no. 6, pp. 1059–73, 2009.</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9]</w:t>
      </w:r>
      <w:r w:rsidRPr="003E450E">
        <w:rPr>
          <w:rFonts w:ascii="Times New Roman" w:hAnsi="Times New Roman" w:cs="Times New Roman"/>
          <w:noProof/>
          <w:sz w:val="24"/>
          <w:szCs w:val="24"/>
        </w:rPr>
        <w:tab/>
        <w:t xml:space="preserve">A. Sharma and S. Sundaram, “On the Exploration of Information from the DTW Cost Matrix for Online Signature Verification,” </w:t>
      </w:r>
      <w:r w:rsidRPr="003E450E">
        <w:rPr>
          <w:rFonts w:ascii="Times New Roman" w:hAnsi="Times New Roman" w:cs="Times New Roman"/>
          <w:i/>
          <w:iCs/>
          <w:noProof/>
          <w:sz w:val="24"/>
          <w:szCs w:val="24"/>
        </w:rPr>
        <w:t>IEEE Trans. Cybern.</w:t>
      </w:r>
      <w:r w:rsidRPr="003E450E">
        <w:rPr>
          <w:rFonts w:ascii="Times New Roman" w:hAnsi="Times New Roman" w:cs="Times New Roman"/>
          <w:noProof/>
          <w:sz w:val="24"/>
          <w:szCs w:val="24"/>
        </w:rPr>
        <w:t>, vol. 48, no. 2, pp. 611–624,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0]</w:t>
      </w:r>
      <w:r w:rsidRPr="003E450E">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3E450E">
        <w:rPr>
          <w:rFonts w:ascii="Times New Roman" w:hAnsi="Times New Roman" w:cs="Times New Roman"/>
          <w:i/>
          <w:iCs/>
          <w:noProof/>
          <w:sz w:val="24"/>
          <w:szCs w:val="24"/>
        </w:rPr>
        <w:t>IEEE Trans. Human-Machine Syst.</w:t>
      </w:r>
      <w:r w:rsidRPr="003E450E">
        <w:rPr>
          <w:rFonts w:ascii="Times New Roman" w:hAnsi="Times New Roman" w:cs="Times New Roman"/>
          <w:noProof/>
          <w:sz w:val="24"/>
          <w:szCs w:val="24"/>
        </w:rPr>
        <w:t>, vol. 45, no. 6, pp. 805–810, 201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1] Exisiting  project used for comparison https://github.com/Aftaab99/OfflineSignatureVerification</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2]</w:t>
      </w:r>
      <w:r w:rsidRPr="003E450E">
        <w:rPr>
          <w:rFonts w:ascii="Times New Roman" w:hAnsi="Times New Roman" w:cs="Times New Roman"/>
          <w:noProof/>
          <w:sz w:val="24"/>
          <w:szCs w:val="24"/>
        </w:rPr>
        <w:tab/>
        <w:t xml:space="preserve">Image Processing </w:t>
      </w:r>
      <w:r w:rsidRPr="003E450E">
        <w:rPr>
          <w:rFonts w:ascii="Times New Roman" w:hAnsi="Times New Roman" w:cs="Times New Roman"/>
          <w:sz w:val="24"/>
          <w:szCs w:val="24"/>
        </w:rPr>
        <w:t xml:space="preserve">TutorialsPoint: </w:t>
      </w:r>
      <w:hyperlink r:id="rId73" w:history="1">
        <w:r w:rsidRPr="003E450E">
          <w:rPr>
            <w:rStyle w:val="Hyperlink"/>
            <w:rFonts w:ascii="Times New Roman" w:hAnsi="Times New Roman" w:cs="Times New Roman"/>
            <w:sz w:val="24"/>
            <w:szCs w:val="24"/>
            <w:lang w:val="en-AU"/>
          </w:rPr>
          <w:t>https://www.tutorialspoint.com/dip</w:t>
        </w:r>
      </w:hyperlink>
    </w:p>
    <w:p w:rsidR="003E450E" w:rsidRPr="003E450E" w:rsidRDefault="003E450E" w:rsidP="004068BA">
      <w:pPr>
        <w:pStyle w:val="Reference"/>
        <w:numPr>
          <w:ilvl w:val="0"/>
          <w:numId w:val="0"/>
        </w:numPr>
        <w:tabs>
          <w:tab w:val="left" w:pos="720"/>
        </w:tabs>
        <w:ind w:left="540" w:hanging="540"/>
        <w:rPr>
          <w:rStyle w:val="Hyperlink"/>
          <w:sz w:val="24"/>
        </w:rPr>
      </w:pPr>
      <w:r w:rsidRPr="003E450E">
        <w:rPr>
          <w:noProof/>
          <w:sz w:val="24"/>
        </w:rPr>
        <w:t>[43]</w:t>
      </w:r>
      <w:r w:rsidRPr="003E450E">
        <w:rPr>
          <w:noProof/>
          <w:sz w:val="24"/>
        </w:rPr>
        <w:tab/>
        <w:t xml:space="preserve">Machine Learning </w:t>
      </w:r>
      <w:r w:rsidRPr="003E450E">
        <w:rPr>
          <w:sz w:val="24"/>
        </w:rPr>
        <w:t xml:space="preserve">TutorialsPoint: </w:t>
      </w:r>
      <w:hyperlink r:id="rId74" w:history="1">
        <w:r w:rsidRPr="003E450E">
          <w:rPr>
            <w:rStyle w:val="Hyperlink"/>
            <w:sz w:val="24"/>
          </w:rPr>
          <w:t>https://www.tutorialspoint.com/machine_learning_with_python</w:t>
        </w:r>
      </w:hyperlink>
      <w:r w:rsidRPr="003E450E">
        <w:rPr>
          <w:rStyle w:val="Hyperlink"/>
          <w:sz w:val="24"/>
        </w:rPr>
        <w:t xml:space="preserve"> </w:t>
      </w:r>
    </w:p>
    <w:p w:rsidR="003E450E" w:rsidRPr="003E450E" w:rsidRDefault="003E450E" w:rsidP="004068BA">
      <w:pPr>
        <w:pStyle w:val="Reference"/>
        <w:numPr>
          <w:ilvl w:val="0"/>
          <w:numId w:val="0"/>
        </w:numPr>
        <w:tabs>
          <w:tab w:val="left" w:pos="720"/>
        </w:tabs>
        <w:ind w:left="540" w:hanging="540"/>
        <w:rPr>
          <w:rStyle w:val="Hyperlink"/>
          <w:sz w:val="24"/>
        </w:rPr>
      </w:pPr>
      <w:r w:rsidRPr="003E450E">
        <w:rPr>
          <w:noProof/>
          <w:sz w:val="24"/>
        </w:rPr>
        <w:t>[44]</w:t>
      </w:r>
      <w:r w:rsidRPr="003E450E">
        <w:rPr>
          <w:noProof/>
          <w:sz w:val="24"/>
        </w:rPr>
        <w:tab/>
      </w:r>
      <w:r w:rsidRPr="003E450E">
        <w:rPr>
          <w:sz w:val="24"/>
        </w:rPr>
        <w:t xml:space="preserve">Dataset </w:t>
      </w:r>
      <w:r w:rsidR="006206E5" w:rsidRPr="003E450E">
        <w:rPr>
          <w:sz w:val="24"/>
        </w:rPr>
        <w:t>source:</w:t>
      </w:r>
      <w:r w:rsidRPr="003E450E">
        <w:rPr>
          <w:sz w:val="24"/>
        </w:rPr>
        <w:t xml:space="preserve">- </w:t>
      </w:r>
      <w:hyperlink r:id="rId75" w:history="1">
        <w:r w:rsidRPr="003E450E">
          <w:rPr>
            <w:rStyle w:val="Hyperlink"/>
            <w:sz w:val="24"/>
          </w:rPr>
          <w:t>http://</w:t>
        </w:r>
      </w:hyperlink>
      <w:hyperlink r:id="rId76" w:history="1">
        <w:r w:rsidRPr="003E450E">
          <w:rPr>
            <w:rStyle w:val="Hyperlink"/>
            <w:sz w:val="24"/>
          </w:rPr>
          <w:t>www.iapr-tc11.org/mediawiki/index.php?title=Datasets_List#Handwritten%20Documents</w:t>
        </w:r>
      </w:hyperlink>
    </w:p>
    <w:p w:rsidR="00537ECA" w:rsidRDefault="003E450E" w:rsidP="004068BA">
      <w:pPr>
        <w:pStyle w:val="Reference"/>
        <w:numPr>
          <w:ilvl w:val="0"/>
          <w:numId w:val="0"/>
        </w:numPr>
        <w:tabs>
          <w:tab w:val="left" w:pos="720"/>
        </w:tabs>
        <w:ind w:left="540" w:hanging="540"/>
        <w:rPr>
          <w:rStyle w:val="Hyperlink"/>
          <w:sz w:val="24"/>
        </w:rPr>
      </w:pPr>
      <w:r w:rsidRPr="003E450E">
        <w:rPr>
          <w:noProof/>
          <w:sz w:val="24"/>
        </w:rPr>
        <w:t>[45]</w:t>
      </w:r>
      <w:r w:rsidRPr="003E450E">
        <w:rPr>
          <w:noProof/>
          <w:sz w:val="24"/>
        </w:rPr>
        <w:tab/>
        <w:t>Github's existing system used for comparison</w:t>
      </w:r>
      <w:r w:rsidRPr="003E450E">
        <w:rPr>
          <w:sz w:val="24"/>
        </w:rPr>
        <w:t xml:space="preserve"> </w:t>
      </w:r>
      <w:hyperlink r:id="rId77" w:history="1">
        <w:r w:rsidRPr="003E450E">
          <w:rPr>
            <w:rStyle w:val="Hyperlink"/>
            <w:sz w:val="24"/>
          </w:rPr>
          <w:t>https://github.com/Aftaab99/OfflineSignatureVerification</w:t>
        </w:r>
      </w:hyperlink>
      <w:r w:rsidRPr="003E450E">
        <w:rPr>
          <w:rStyle w:val="Hyperlink"/>
          <w:sz w:val="24"/>
        </w:rPr>
        <w:t xml:space="preserve"> </w:t>
      </w:r>
    </w:p>
    <w:p w:rsidR="005D5806" w:rsidRDefault="005F33E0" w:rsidP="005F33E0">
      <w:pPr>
        <w:pStyle w:val="Reference"/>
        <w:numPr>
          <w:ilvl w:val="0"/>
          <w:numId w:val="0"/>
        </w:numPr>
        <w:tabs>
          <w:tab w:val="left" w:pos="720"/>
        </w:tabs>
        <w:ind w:left="540" w:hanging="540"/>
        <w:rPr>
          <w:sz w:val="24"/>
        </w:rPr>
      </w:pPr>
      <w:r>
        <w:rPr>
          <w:sz w:val="24"/>
          <w:lang w:val="en-US"/>
        </w:rPr>
        <w:lastRenderedPageBreak/>
        <w:tab/>
      </w:r>
      <w:r w:rsidR="003E450E" w:rsidRPr="003E450E">
        <w:rPr>
          <w:sz w:val="24"/>
          <w:lang w:val="en-US"/>
        </w:rPr>
        <w:br/>
      </w:r>
      <w:r w:rsidR="003E450E" w:rsidRPr="003E450E">
        <w:rPr>
          <w:sz w:val="24"/>
        </w:rPr>
        <w:fldChar w:fldCharType="end"/>
      </w:r>
    </w:p>
    <w:p w:rsidR="00773DB6" w:rsidRDefault="00C97B9D" w:rsidP="00F53FC7">
      <w:pPr>
        <w:pStyle w:val="Heading1"/>
        <w:jc w:val="center"/>
        <w:rPr>
          <w:rFonts w:ascii="Times New Roman" w:hAnsi="Times New Roman" w:cs="Times New Roman"/>
          <w:b/>
          <w:color w:val="auto"/>
        </w:rPr>
      </w:pPr>
      <w:bookmarkStart w:id="35" w:name="_Toc6331373"/>
      <w:r>
        <w:rPr>
          <w:rFonts w:ascii="Times New Roman" w:hAnsi="Times New Roman" w:cs="Times New Roman"/>
          <w:b/>
          <w:color w:val="auto"/>
        </w:rPr>
        <w:t>Appendix</w:t>
      </w:r>
      <w:bookmarkEnd w:id="35"/>
    </w:p>
    <w:p w:rsidR="00F53FC7" w:rsidRDefault="00F53FC7" w:rsidP="00F53FC7"/>
    <w:p w:rsidR="00F53FC7" w:rsidRPr="00F53FC7" w:rsidRDefault="00F53FC7" w:rsidP="00F53FC7"/>
    <w:p w:rsidR="00C97B9D" w:rsidRPr="000A2B20" w:rsidRDefault="000A2B20" w:rsidP="008B6645">
      <w:pPr>
        <w:pStyle w:val="Reference"/>
        <w:numPr>
          <w:ilvl w:val="0"/>
          <w:numId w:val="0"/>
        </w:numPr>
        <w:tabs>
          <w:tab w:val="left" w:pos="720"/>
        </w:tabs>
        <w:jc w:val="center"/>
        <w:rPr>
          <w:b/>
          <w:bCs/>
          <w:sz w:val="32"/>
        </w:rPr>
      </w:pPr>
      <w:r w:rsidRPr="000A2B20">
        <w:rPr>
          <w:b/>
          <w:bCs/>
          <w:sz w:val="32"/>
        </w:rPr>
        <w:t>Paper Published</w:t>
      </w:r>
    </w:p>
    <w:p w:rsidR="00283F67" w:rsidRPr="0051648A" w:rsidRDefault="00283F67" w:rsidP="0051648A">
      <w:pPr>
        <w:pStyle w:val="Reference"/>
        <w:numPr>
          <w:ilvl w:val="0"/>
          <w:numId w:val="0"/>
        </w:numPr>
        <w:tabs>
          <w:tab w:val="left" w:pos="720"/>
        </w:tabs>
        <w:rPr>
          <w:bCs/>
          <w:sz w:val="24"/>
        </w:rPr>
      </w:pPr>
    </w:p>
    <w:p w:rsidR="00C97B9D" w:rsidRPr="0051648A" w:rsidRDefault="0051648A" w:rsidP="0051648A">
      <w:pPr>
        <w:pStyle w:val="Reference"/>
        <w:numPr>
          <w:ilvl w:val="0"/>
          <w:numId w:val="0"/>
        </w:numPr>
        <w:tabs>
          <w:tab w:val="left" w:pos="720"/>
        </w:tabs>
        <w:rPr>
          <w:bCs/>
          <w:sz w:val="24"/>
        </w:rPr>
      </w:pPr>
      <w:r w:rsidRPr="0051648A">
        <w:rPr>
          <w:bCs/>
          <w:sz w:val="24"/>
        </w:rPr>
        <w:t>Tejas Jadhav</w:t>
      </w:r>
      <w:r w:rsidR="00C97B9D" w:rsidRPr="0051648A">
        <w:rPr>
          <w:bCs/>
          <w:sz w:val="24"/>
        </w:rPr>
        <w:t>, “</w:t>
      </w:r>
      <w:r w:rsidRPr="0051648A">
        <w:rPr>
          <w:sz w:val="24"/>
        </w:rPr>
        <w:t>Handwritten Signature Verification using Local Binary Pattern Features and KNN</w:t>
      </w:r>
      <w:r w:rsidR="00C97B9D" w:rsidRPr="0051648A">
        <w:rPr>
          <w:bCs/>
          <w:sz w:val="24"/>
        </w:rPr>
        <w:t xml:space="preserve">”, </w:t>
      </w:r>
      <w:r w:rsidRPr="0051648A">
        <w:rPr>
          <w:sz w:val="24"/>
        </w:rPr>
        <w:t>International Research Journal of Engineering and Technology (IRJET)</w:t>
      </w:r>
      <w:r w:rsidRPr="0051648A">
        <w:rPr>
          <w:bCs/>
          <w:sz w:val="24"/>
        </w:rPr>
        <w:t>, Vol.06</w:t>
      </w:r>
      <w:r w:rsidR="00C97B9D" w:rsidRPr="0051648A">
        <w:rPr>
          <w:bCs/>
          <w:sz w:val="24"/>
        </w:rPr>
        <w:t>, Issue.</w:t>
      </w:r>
      <w:r w:rsidRPr="0051648A">
        <w:rPr>
          <w:bCs/>
          <w:sz w:val="24"/>
        </w:rPr>
        <w:t>04</w:t>
      </w:r>
      <w:r w:rsidR="00C97B9D" w:rsidRPr="0051648A">
        <w:rPr>
          <w:bCs/>
          <w:sz w:val="24"/>
        </w:rPr>
        <w:t>, pp.</w:t>
      </w:r>
      <w:r w:rsidRPr="0051648A">
        <w:rPr>
          <w:bCs/>
          <w:sz w:val="24"/>
        </w:rPr>
        <w:t>579-5</w:t>
      </w:r>
      <w:r w:rsidR="00C97B9D" w:rsidRPr="0051648A">
        <w:rPr>
          <w:bCs/>
          <w:sz w:val="24"/>
        </w:rPr>
        <w:t>8</w:t>
      </w:r>
      <w:r w:rsidRPr="0051648A">
        <w:rPr>
          <w:bCs/>
          <w:sz w:val="24"/>
        </w:rPr>
        <w:t>6</w:t>
      </w:r>
      <w:r w:rsidR="00C97B9D" w:rsidRPr="0051648A">
        <w:rPr>
          <w:bCs/>
          <w:sz w:val="24"/>
        </w:rPr>
        <w:t xml:space="preserve">, </w:t>
      </w:r>
      <w:r w:rsidRPr="0051648A">
        <w:rPr>
          <w:bCs/>
          <w:sz w:val="24"/>
        </w:rPr>
        <w:t xml:space="preserve">April </w:t>
      </w:r>
      <w:r w:rsidR="00C97B9D" w:rsidRPr="0051648A">
        <w:rPr>
          <w:bCs/>
          <w:sz w:val="24"/>
        </w:rPr>
        <w:t>2019</w:t>
      </w:r>
    </w:p>
    <w:p w:rsidR="00283F67" w:rsidRDefault="00283F67" w:rsidP="0051648A">
      <w:pPr>
        <w:pStyle w:val="Reference"/>
        <w:numPr>
          <w:ilvl w:val="0"/>
          <w:numId w:val="0"/>
        </w:numPr>
        <w:tabs>
          <w:tab w:val="left" w:pos="720"/>
        </w:tabs>
        <w:rPr>
          <w:bCs/>
          <w:sz w:val="24"/>
        </w:rPr>
      </w:pPr>
    </w:p>
    <w:p w:rsidR="00C97B9D" w:rsidRPr="00053075" w:rsidRDefault="00C97B9D" w:rsidP="0051648A">
      <w:pPr>
        <w:pStyle w:val="Reference"/>
        <w:numPr>
          <w:ilvl w:val="0"/>
          <w:numId w:val="0"/>
        </w:numPr>
        <w:tabs>
          <w:tab w:val="left" w:pos="720"/>
        </w:tabs>
        <w:rPr>
          <w:bCs/>
          <w:sz w:val="24"/>
        </w:rPr>
      </w:pPr>
      <w:r w:rsidRPr="008B6645">
        <w:rPr>
          <w:b/>
          <w:bCs/>
          <w:sz w:val="28"/>
        </w:rPr>
        <w:t>Indexing</w:t>
      </w:r>
    </w:p>
    <w:p w:rsidR="00053075" w:rsidRPr="00053075" w:rsidRDefault="00053075" w:rsidP="003F31CB">
      <w:pPr>
        <w:pStyle w:val="Reference"/>
        <w:numPr>
          <w:ilvl w:val="0"/>
          <w:numId w:val="19"/>
        </w:numPr>
        <w:tabs>
          <w:tab w:val="left" w:pos="720"/>
        </w:tabs>
        <w:rPr>
          <w:bCs/>
          <w:sz w:val="24"/>
        </w:rPr>
      </w:pPr>
      <w:r w:rsidRPr="00053075">
        <w:rPr>
          <w:bCs/>
          <w:sz w:val="24"/>
        </w:rPr>
        <w:t>An ISO 9001-2008 Certified Journal</w:t>
      </w:r>
    </w:p>
    <w:p w:rsidR="008B6645" w:rsidRDefault="008B6645" w:rsidP="003F31CB">
      <w:pPr>
        <w:pStyle w:val="Reference"/>
        <w:numPr>
          <w:ilvl w:val="0"/>
          <w:numId w:val="19"/>
        </w:numPr>
        <w:tabs>
          <w:tab w:val="left" w:pos="720"/>
        </w:tabs>
        <w:rPr>
          <w:bCs/>
          <w:sz w:val="24"/>
        </w:rPr>
      </w:pPr>
      <w:r>
        <w:rPr>
          <w:bCs/>
          <w:sz w:val="24"/>
        </w:rPr>
        <w:t>Certificate of indexing 2018</w:t>
      </w:r>
    </w:p>
    <w:p w:rsidR="00C97B9D" w:rsidRPr="008B6645" w:rsidRDefault="008B6645" w:rsidP="003F31CB">
      <w:pPr>
        <w:pStyle w:val="Reference"/>
        <w:numPr>
          <w:ilvl w:val="0"/>
          <w:numId w:val="19"/>
        </w:numPr>
        <w:tabs>
          <w:tab w:val="left" w:pos="720"/>
        </w:tabs>
        <w:rPr>
          <w:bCs/>
          <w:sz w:val="24"/>
        </w:rPr>
      </w:pPr>
      <w:r>
        <w:rPr>
          <w:bCs/>
          <w:sz w:val="24"/>
        </w:rPr>
        <w:t>A</w:t>
      </w:r>
      <w:r w:rsidR="00C97B9D" w:rsidRPr="008B6645">
        <w:rPr>
          <w:bCs/>
          <w:sz w:val="24"/>
        </w:rPr>
        <w:t xml:space="preserve"> UGC Recognized Journal</w:t>
      </w:r>
    </w:p>
    <w:p w:rsidR="00C97B9D" w:rsidRPr="008B6645" w:rsidRDefault="00C97B9D" w:rsidP="003F31CB">
      <w:pPr>
        <w:pStyle w:val="Reference"/>
        <w:numPr>
          <w:ilvl w:val="0"/>
          <w:numId w:val="19"/>
        </w:numPr>
        <w:tabs>
          <w:tab w:val="left" w:pos="720"/>
        </w:tabs>
        <w:rPr>
          <w:bCs/>
          <w:sz w:val="24"/>
        </w:rPr>
      </w:pPr>
      <w:r w:rsidRPr="008B6645">
        <w:rPr>
          <w:bCs/>
          <w:sz w:val="24"/>
        </w:rPr>
        <w:t>Google Scholar</w:t>
      </w:r>
    </w:p>
    <w:p w:rsidR="00C97B9D" w:rsidRPr="008B6645" w:rsidRDefault="00C97B9D" w:rsidP="003F31CB">
      <w:pPr>
        <w:pStyle w:val="Reference"/>
        <w:numPr>
          <w:ilvl w:val="0"/>
          <w:numId w:val="19"/>
        </w:numPr>
        <w:tabs>
          <w:tab w:val="left" w:pos="720"/>
        </w:tabs>
        <w:rPr>
          <w:bCs/>
          <w:sz w:val="24"/>
        </w:rPr>
      </w:pPr>
      <w:r w:rsidRPr="008B6645">
        <w:rPr>
          <w:bCs/>
          <w:sz w:val="24"/>
        </w:rPr>
        <w:t>Academia Database</w:t>
      </w:r>
    </w:p>
    <w:p w:rsidR="00C97B9D" w:rsidRDefault="008B6645" w:rsidP="003F31CB">
      <w:pPr>
        <w:pStyle w:val="Reference"/>
        <w:numPr>
          <w:ilvl w:val="0"/>
          <w:numId w:val="19"/>
        </w:numPr>
        <w:tabs>
          <w:tab w:val="left" w:pos="720"/>
        </w:tabs>
        <w:rPr>
          <w:bCs/>
          <w:sz w:val="24"/>
        </w:rPr>
      </w:pPr>
      <w:r w:rsidRPr="008B6645">
        <w:rPr>
          <w:bCs/>
          <w:sz w:val="24"/>
        </w:rPr>
        <w:t>INNO SPACE</w:t>
      </w:r>
    </w:p>
    <w:p w:rsidR="008B6645" w:rsidRDefault="008B6645" w:rsidP="003F31CB">
      <w:pPr>
        <w:pStyle w:val="Reference"/>
        <w:numPr>
          <w:ilvl w:val="0"/>
          <w:numId w:val="19"/>
        </w:numPr>
        <w:tabs>
          <w:tab w:val="left" w:pos="720"/>
        </w:tabs>
        <w:rPr>
          <w:bCs/>
          <w:sz w:val="24"/>
        </w:rPr>
      </w:pPr>
      <w:r>
        <w:rPr>
          <w:bCs/>
          <w:sz w:val="24"/>
        </w:rPr>
        <w:t>Cite Factor</w:t>
      </w:r>
    </w:p>
    <w:p w:rsidR="008B6645" w:rsidRDefault="008B6645" w:rsidP="003F31CB">
      <w:pPr>
        <w:pStyle w:val="Reference"/>
        <w:numPr>
          <w:ilvl w:val="0"/>
          <w:numId w:val="19"/>
        </w:numPr>
        <w:tabs>
          <w:tab w:val="left" w:pos="720"/>
        </w:tabs>
        <w:rPr>
          <w:bCs/>
          <w:sz w:val="24"/>
        </w:rPr>
      </w:pPr>
      <w:r>
        <w:rPr>
          <w:bCs/>
          <w:sz w:val="24"/>
        </w:rPr>
        <w:t>Research Gate</w:t>
      </w:r>
    </w:p>
    <w:p w:rsidR="00D468A2" w:rsidRDefault="00D468A2" w:rsidP="003F31CB">
      <w:pPr>
        <w:pStyle w:val="Reference"/>
        <w:numPr>
          <w:ilvl w:val="0"/>
          <w:numId w:val="19"/>
        </w:numPr>
        <w:tabs>
          <w:tab w:val="left" w:pos="720"/>
        </w:tabs>
        <w:rPr>
          <w:bCs/>
          <w:sz w:val="24"/>
        </w:rPr>
      </w:pPr>
      <w:r>
        <w:rPr>
          <w:bCs/>
          <w:sz w:val="24"/>
        </w:rPr>
        <w:t>SJournals Index</w:t>
      </w:r>
    </w:p>
    <w:p w:rsidR="00053075" w:rsidRDefault="00D468A2" w:rsidP="003F31CB">
      <w:pPr>
        <w:pStyle w:val="Reference"/>
        <w:numPr>
          <w:ilvl w:val="0"/>
          <w:numId w:val="19"/>
        </w:numPr>
        <w:tabs>
          <w:tab w:val="left" w:pos="720"/>
        </w:tabs>
        <w:rPr>
          <w:bCs/>
          <w:sz w:val="24"/>
        </w:rPr>
      </w:pPr>
      <w:r>
        <w:rPr>
          <w:bCs/>
          <w:sz w:val="24"/>
        </w:rPr>
        <w:t>Electronic Journals Library</w:t>
      </w:r>
    </w:p>
    <w:p w:rsidR="00D468A2" w:rsidRDefault="00D468A2" w:rsidP="003F31CB">
      <w:pPr>
        <w:pStyle w:val="Reference"/>
        <w:numPr>
          <w:ilvl w:val="0"/>
          <w:numId w:val="19"/>
        </w:numPr>
        <w:tabs>
          <w:tab w:val="left" w:pos="720"/>
        </w:tabs>
        <w:rPr>
          <w:bCs/>
          <w:sz w:val="24"/>
        </w:rPr>
      </w:pPr>
      <w:r>
        <w:rPr>
          <w:bCs/>
          <w:sz w:val="24"/>
        </w:rPr>
        <w:t>Computer Science Directory</w:t>
      </w:r>
    </w:p>
    <w:p w:rsidR="00D468A2" w:rsidRDefault="00D468A2" w:rsidP="00D468A2">
      <w:pPr>
        <w:pStyle w:val="Reference"/>
        <w:numPr>
          <w:ilvl w:val="0"/>
          <w:numId w:val="0"/>
        </w:numPr>
        <w:tabs>
          <w:tab w:val="left" w:pos="720"/>
        </w:tabs>
        <w:rPr>
          <w:bCs/>
          <w:sz w:val="24"/>
        </w:rPr>
      </w:pPr>
    </w:p>
    <w:p w:rsidR="00C97B9D" w:rsidRPr="008B6645" w:rsidRDefault="00C97B9D" w:rsidP="008B6645">
      <w:pPr>
        <w:pStyle w:val="Reference"/>
        <w:numPr>
          <w:ilvl w:val="0"/>
          <w:numId w:val="0"/>
        </w:numPr>
        <w:tabs>
          <w:tab w:val="left" w:pos="720"/>
        </w:tabs>
        <w:rPr>
          <w:bCs/>
          <w:sz w:val="24"/>
        </w:rPr>
      </w:pPr>
      <w:r w:rsidRPr="008B6645">
        <w:rPr>
          <w:bCs/>
          <w:sz w:val="24"/>
        </w:rPr>
        <w:t xml:space="preserve">Impact Factor: </w:t>
      </w:r>
      <w:r w:rsidR="008B6645" w:rsidRPr="008B6645">
        <w:rPr>
          <w:bCs/>
          <w:sz w:val="24"/>
        </w:rPr>
        <w:t>7211 as of 2018</w:t>
      </w:r>
    </w:p>
    <w:p w:rsidR="00C97B9D" w:rsidRDefault="00563DA5" w:rsidP="008B6645">
      <w:pPr>
        <w:pStyle w:val="Reference"/>
        <w:numPr>
          <w:ilvl w:val="0"/>
          <w:numId w:val="0"/>
        </w:numPr>
        <w:tabs>
          <w:tab w:val="left" w:pos="720"/>
        </w:tabs>
        <w:rPr>
          <w:bCs/>
          <w:sz w:val="24"/>
        </w:rPr>
      </w:pPr>
      <w:r>
        <w:rPr>
          <w:bCs/>
          <w:sz w:val="24"/>
        </w:rPr>
        <w:t xml:space="preserve">E - </w:t>
      </w:r>
      <w:r w:rsidR="0051648A" w:rsidRPr="008B6645">
        <w:rPr>
          <w:bCs/>
          <w:sz w:val="24"/>
        </w:rPr>
        <w:t>ISSN: 2395</w:t>
      </w:r>
      <w:r w:rsidR="00C97B9D" w:rsidRPr="008B6645">
        <w:rPr>
          <w:bCs/>
          <w:sz w:val="24"/>
        </w:rPr>
        <w:t>-</w:t>
      </w:r>
      <w:r>
        <w:rPr>
          <w:bCs/>
          <w:sz w:val="24"/>
        </w:rPr>
        <w:t>0056</w:t>
      </w:r>
    </w:p>
    <w:p w:rsidR="00563DA5" w:rsidRDefault="00563DA5" w:rsidP="003F31CB">
      <w:pPr>
        <w:pStyle w:val="Reference"/>
        <w:numPr>
          <w:ilvl w:val="0"/>
          <w:numId w:val="0"/>
        </w:numPr>
        <w:tabs>
          <w:tab w:val="left" w:pos="720"/>
          <w:tab w:val="left" w:pos="2460"/>
        </w:tabs>
        <w:rPr>
          <w:bCs/>
          <w:sz w:val="24"/>
        </w:rPr>
      </w:pPr>
      <w:r>
        <w:rPr>
          <w:bCs/>
          <w:sz w:val="24"/>
        </w:rPr>
        <w:t>P - ISSN: 2395-0072</w:t>
      </w:r>
      <w:r w:rsidR="003F31CB">
        <w:rPr>
          <w:bCs/>
          <w:sz w:val="24"/>
        </w:rPr>
        <w:tab/>
      </w:r>
    </w:p>
    <w:p w:rsidR="003F31CB" w:rsidRDefault="003F31CB" w:rsidP="003F31CB">
      <w:pPr>
        <w:pStyle w:val="Reference"/>
        <w:numPr>
          <w:ilvl w:val="0"/>
          <w:numId w:val="0"/>
        </w:numPr>
        <w:tabs>
          <w:tab w:val="left" w:pos="720"/>
          <w:tab w:val="left" w:pos="2460"/>
        </w:tabs>
        <w:rPr>
          <w:bCs/>
          <w:sz w:val="24"/>
        </w:rPr>
      </w:pPr>
    </w:p>
    <w:p w:rsidR="00283F67" w:rsidRPr="008B6645" w:rsidRDefault="00283F67" w:rsidP="003F31CB">
      <w:pPr>
        <w:pStyle w:val="Reference"/>
        <w:numPr>
          <w:ilvl w:val="0"/>
          <w:numId w:val="0"/>
        </w:numPr>
        <w:tabs>
          <w:tab w:val="left" w:pos="720"/>
          <w:tab w:val="left" w:pos="2460"/>
        </w:tabs>
        <w:rPr>
          <w:bCs/>
          <w:sz w:val="24"/>
        </w:rPr>
      </w:pPr>
    </w:p>
    <w:p w:rsidR="00C97B9D" w:rsidRPr="008B6645" w:rsidRDefault="00E17A56" w:rsidP="008B6645">
      <w:pPr>
        <w:pStyle w:val="Reference"/>
        <w:numPr>
          <w:ilvl w:val="0"/>
          <w:numId w:val="0"/>
        </w:numPr>
        <w:tabs>
          <w:tab w:val="left" w:pos="720"/>
        </w:tabs>
        <w:rPr>
          <w:b/>
          <w:bCs/>
          <w:sz w:val="24"/>
        </w:rPr>
      </w:pPr>
      <w:r>
        <w:rPr>
          <w:b/>
          <w:bCs/>
          <w:sz w:val="24"/>
        </w:rPr>
        <w:t>Published Paper</w:t>
      </w:r>
      <w:r w:rsidR="00C97B9D" w:rsidRPr="008B6645">
        <w:rPr>
          <w:b/>
          <w:bCs/>
          <w:sz w:val="24"/>
        </w:rPr>
        <w:t xml:space="preserve">: </w:t>
      </w:r>
      <w:hyperlink r:id="rId78" w:history="1">
        <w:r w:rsidR="00C97B9D" w:rsidRPr="008B6645">
          <w:rPr>
            <w:rStyle w:val="Hyperlink"/>
            <w:rFonts w:eastAsiaTheme="majorEastAsia"/>
            <w:sz w:val="24"/>
          </w:rPr>
          <w:t>https://www.irjet.net/archives/V6/i4/IRJET-V6I4130.pdf</w:t>
        </w:r>
      </w:hyperlink>
    </w:p>
    <w:p w:rsidR="003F31CB" w:rsidRDefault="003F31CB" w:rsidP="003F31CB">
      <w:pPr>
        <w:tabs>
          <w:tab w:val="left" w:pos="7704"/>
        </w:tabs>
        <w:rPr>
          <w:bCs/>
          <w:sz w:val="24"/>
        </w:rPr>
      </w:pPr>
    </w:p>
    <w:p w:rsidR="00602471" w:rsidRDefault="003F31CB" w:rsidP="003F31CB">
      <w:pPr>
        <w:tabs>
          <w:tab w:val="left" w:pos="3348"/>
        </w:tabs>
        <w:rPr>
          <w:sz w:val="24"/>
        </w:rPr>
      </w:pPr>
      <w:r>
        <w:rPr>
          <w:sz w:val="24"/>
        </w:rPr>
        <w:tab/>
      </w:r>
    </w:p>
    <w:p w:rsidR="00602471" w:rsidRPr="00602471" w:rsidRDefault="00602471" w:rsidP="00602471">
      <w:pPr>
        <w:rPr>
          <w:sz w:val="24"/>
        </w:rPr>
      </w:pPr>
    </w:p>
    <w:p w:rsidR="00602471" w:rsidRPr="00602471" w:rsidRDefault="00602471" w:rsidP="00602471">
      <w:pPr>
        <w:rPr>
          <w:sz w:val="24"/>
        </w:rPr>
      </w:pPr>
    </w:p>
    <w:p w:rsidR="00602471" w:rsidRDefault="00602471" w:rsidP="00602471">
      <w:pPr>
        <w:rPr>
          <w:sz w:val="24"/>
        </w:rPr>
      </w:pPr>
    </w:p>
    <w:p w:rsidR="00306048" w:rsidRPr="00602471" w:rsidRDefault="00306048" w:rsidP="00602471">
      <w:pPr>
        <w:jc w:val="center"/>
        <w:rPr>
          <w:sz w:val="24"/>
        </w:rPr>
      </w:pPr>
    </w:p>
    <w:sectPr w:rsidR="00306048" w:rsidRPr="00602471" w:rsidSect="005C303F">
      <w:footerReference w:type="default" r:id="rId79"/>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785C" w:rsidRDefault="0029785C" w:rsidP="00357AC9">
      <w:pPr>
        <w:spacing w:after="0" w:line="240" w:lineRule="auto"/>
      </w:pPr>
      <w:r>
        <w:separator/>
      </w:r>
    </w:p>
  </w:endnote>
  <w:endnote w:type="continuationSeparator" w:id="0">
    <w:p w:rsidR="0029785C" w:rsidRDefault="0029785C"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4072677"/>
      <w:docPartObj>
        <w:docPartGallery w:val="Page Numbers (Bottom of Page)"/>
        <w:docPartUnique/>
      </w:docPartObj>
    </w:sdtPr>
    <w:sdtEndPr>
      <w:rPr>
        <w:noProof/>
      </w:rPr>
    </w:sdtEndPr>
    <w:sdtContent>
      <w:p w:rsidR="00A376FC" w:rsidRDefault="00A376FC">
        <w:pPr>
          <w:pStyle w:val="Footer"/>
          <w:jc w:val="center"/>
        </w:pPr>
        <w:r>
          <w:fldChar w:fldCharType="begin"/>
        </w:r>
        <w:r>
          <w:instrText xml:space="preserve"> PAGE   \* MERGEFORMAT </w:instrText>
        </w:r>
        <w:r>
          <w:fldChar w:fldCharType="separate"/>
        </w:r>
        <w:r w:rsidR="008C4BFF">
          <w:rPr>
            <w:noProof/>
          </w:rPr>
          <w:t>34</w:t>
        </w:r>
        <w:r>
          <w:rPr>
            <w:noProof/>
          </w:rPr>
          <w:fldChar w:fldCharType="end"/>
        </w:r>
      </w:p>
    </w:sdtContent>
  </w:sdt>
  <w:p w:rsidR="00A376FC" w:rsidRDefault="00A376FC">
    <w:pPr>
      <w:pStyle w:val="Footer"/>
    </w:pPr>
  </w:p>
  <w:p w:rsidR="00A376FC" w:rsidRDefault="00A376F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785C" w:rsidRDefault="0029785C" w:rsidP="00357AC9">
      <w:pPr>
        <w:spacing w:after="0" w:line="240" w:lineRule="auto"/>
      </w:pPr>
      <w:r>
        <w:separator/>
      </w:r>
    </w:p>
  </w:footnote>
  <w:footnote w:type="continuationSeparator" w:id="0">
    <w:p w:rsidR="0029785C" w:rsidRDefault="0029785C"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4B24AE"/>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33A795C"/>
    <w:multiLevelType w:val="hybridMultilevel"/>
    <w:tmpl w:val="9E7EE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06B1C44"/>
    <w:multiLevelType w:val="hybridMultilevel"/>
    <w:tmpl w:val="0718A5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9369DA"/>
    <w:multiLevelType w:val="hybridMultilevel"/>
    <w:tmpl w:val="1E7AB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E745B1D"/>
    <w:multiLevelType w:val="hybridMultilevel"/>
    <w:tmpl w:val="50227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4AF4BEB"/>
    <w:multiLevelType w:val="multilevel"/>
    <w:tmpl w:val="734808D8"/>
    <w:lvl w:ilvl="0">
      <w:start w:val="1"/>
      <w:numFmt w:val="decimal"/>
      <w:lvlText w:val="%1"/>
      <w:lvlJc w:val="left"/>
      <w:pPr>
        <w:tabs>
          <w:tab w:val="num" w:pos="425"/>
        </w:tabs>
        <w:ind w:left="425" w:hanging="425"/>
      </w:pPr>
      <w:rPr>
        <w:rFonts w:hint="default"/>
      </w:rPr>
    </w:lvl>
    <w:lvl w:ilvl="1">
      <w:start w:val="1"/>
      <w:numFmt w:val="decimal"/>
      <w:lvlText w:val="%1.%2"/>
      <w:lvlJc w:val="left"/>
      <w:pPr>
        <w:tabs>
          <w:tab w:val="num" w:pos="567"/>
        </w:tabs>
        <w:ind w:left="567" w:hanging="567"/>
      </w:pPr>
      <w:rPr>
        <w:rFonts w:ascii="Arial" w:hAnsi="Arial" w:cs="Arial" w:hint="default"/>
        <w:i w:val="0"/>
        <w:sz w:val="22"/>
      </w:rPr>
    </w:lvl>
    <w:lvl w:ilvl="2">
      <w:start w:val="1"/>
      <w:numFmt w:val="decimal"/>
      <w:lvlText w:val="%1.%2.%3"/>
      <w:lvlJc w:val="left"/>
      <w:pPr>
        <w:tabs>
          <w:tab w:val="num" w:pos="709"/>
        </w:tabs>
        <w:ind w:left="709" w:hanging="709"/>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6" w15:restartNumberingAfterBreak="0">
    <w:nsid w:val="414E0F38"/>
    <w:multiLevelType w:val="hybridMultilevel"/>
    <w:tmpl w:val="1C3CAC4E"/>
    <w:lvl w:ilvl="0" w:tplc="372846CA">
      <w:start w:val="1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8"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EE6EEB"/>
    <w:multiLevelType w:val="hybridMultilevel"/>
    <w:tmpl w:val="EF982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1"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6A665C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8F61A02"/>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6"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7"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78F63ACD"/>
    <w:multiLevelType w:val="hybridMultilevel"/>
    <w:tmpl w:val="56440756"/>
    <w:lvl w:ilvl="0" w:tplc="40D8FD2E">
      <w:start w:val="1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0"/>
  </w:num>
  <w:num w:numId="2">
    <w:abstractNumId w:val="3"/>
  </w:num>
  <w:num w:numId="3">
    <w:abstractNumId w:val="25"/>
  </w:num>
  <w:num w:numId="4">
    <w:abstractNumId w:val="2"/>
  </w:num>
  <w:num w:numId="5">
    <w:abstractNumId w:val="18"/>
  </w:num>
  <w:num w:numId="6">
    <w:abstractNumId w:val="0"/>
  </w:num>
  <w:num w:numId="7">
    <w:abstractNumId w:val="26"/>
  </w:num>
  <w:num w:numId="8">
    <w:abstractNumId w:val="5"/>
  </w:num>
  <w:num w:numId="9">
    <w:abstractNumId w:val="15"/>
  </w:num>
  <w:num w:numId="10">
    <w:abstractNumId w:val="29"/>
  </w:num>
  <w:num w:numId="11">
    <w:abstractNumId w:val="14"/>
  </w:num>
  <w:num w:numId="12">
    <w:abstractNumId w:val="8"/>
  </w:num>
  <w:num w:numId="13">
    <w:abstractNumId w:val="9"/>
  </w:num>
  <w:num w:numId="14">
    <w:abstractNumId w:val="24"/>
  </w:num>
  <w:num w:numId="15">
    <w:abstractNumId w:val="7"/>
  </w:num>
  <w:num w:numId="16">
    <w:abstractNumId w:val="17"/>
  </w:num>
  <w:num w:numId="17">
    <w:abstractNumId w:val="12"/>
  </w:num>
  <w:num w:numId="18">
    <w:abstractNumId w:val="21"/>
  </w:num>
  <w:num w:numId="19">
    <w:abstractNumId w:val="4"/>
  </w:num>
  <w:num w:numId="20">
    <w:abstractNumId w:val="13"/>
  </w:num>
  <w:num w:numId="21">
    <w:abstractNumId w:val="27"/>
  </w:num>
  <w:num w:numId="22">
    <w:abstractNumId w:val="11"/>
  </w:num>
  <w:num w:numId="23">
    <w:abstractNumId w:val="1"/>
  </w:num>
  <w:num w:numId="24">
    <w:abstractNumId w:val="23"/>
  </w:num>
  <w:num w:numId="25">
    <w:abstractNumId w:val="28"/>
  </w:num>
  <w:num w:numId="26">
    <w:abstractNumId w:val="22"/>
  </w:num>
  <w:num w:numId="27">
    <w:abstractNumId w:val="16"/>
  </w:num>
  <w:num w:numId="28">
    <w:abstractNumId w:val="19"/>
  </w:num>
  <w:num w:numId="29">
    <w:abstractNumId w:val="10"/>
  </w:num>
  <w:num w:numId="30">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1B90"/>
    <w:rsid w:val="000251E7"/>
    <w:rsid w:val="00025389"/>
    <w:rsid w:val="00025829"/>
    <w:rsid w:val="0002594F"/>
    <w:rsid w:val="00026324"/>
    <w:rsid w:val="0002663A"/>
    <w:rsid w:val="00026669"/>
    <w:rsid w:val="00031393"/>
    <w:rsid w:val="00032A3D"/>
    <w:rsid w:val="0003476B"/>
    <w:rsid w:val="00034B9A"/>
    <w:rsid w:val="00035753"/>
    <w:rsid w:val="00036F5E"/>
    <w:rsid w:val="00041A44"/>
    <w:rsid w:val="00041B48"/>
    <w:rsid w:val="00047A43"/>
    <w:rsid w:val="00047DA5"/>
    <w:rsid w:val="00053075"/>
    <w:rsid w:val="0005358C"/>
    <w:rsid w:val="00053CE5"/>
    <w:rsid w:val="000552E1"/>
    <w:rsid w:val="00056413"/>
    <w:rsid w:val="0005762B"/>
    <w:rsid w:val="000706CA"/>
    <w:rsid w:val="00070702"/>
    <w:rsid w:val="00070A1F"/>
    <w:rsid w:val="000722F2"/>
    <w:rsid w:val="00077552"/>
    <w:rsid w:val="00077A21"/>
    <w:rsid w:val="00081375"/>
    <w:rsid w:val="000818DF"/>
    <w:rsid w:val="00083016"/>
    <w:rsid w:val="00083C9E"/>
    <w:rsid w:val="0008768A"/>
    <w:rsid w:val="00087E2C"/>
    <w:rsid w:val="000941F7"/>
    <w:rsid w:val="000A1483"/>
    <w:rsid w:val="000A2A9B"/>
    <w:rsid w:val="000A2B20"/>
    <w:rsid w:val="000A32BA"/>
    <w:rsid w:val="000A3D70"/>
    <w:rsid w:val="000A6C5F"/>
    <w:rsid w:val="000B00A5"/>
    <w:rsid w:val="000B0DCB"/>
    <w:rsid w:val="000B50BB"/>
    <w:rsid w:val="000B695D"/>
    <w:rsid w:val="000C2CF0"/>
    <w:rsid w:val="000C3124"/>
    <w:rsid w:val="000C415F"/>
    <w:rsid w:val="000C48EA"/>
    <w:rsid w:val="000D09C5"/>
    <w:rsid w:val="000D63A2"/>
    <w:rsid w:val="000D6A98"/>
    <w:rsid w:val="000E0870"/>
    <w:rsid w:val="000E6CB6"/>
    <w:rsid w:val="000E7954"/>
    <w:rsid w:val="000E7EE5"/>
    <w:rsid w:val="000F309E"/>
    <w:rsid w:val="000F3239"/>
    <w:rsid w:val="000F4F42"/>
    <w:rsid w:val="000F62A5"/>
    <w:rsid w:val="000F6C50"/>
    <w:rsid w:val="001015A4"/>
    <w:rsid w:val="0010174D"/>
    <w:rsid w:val="00102C9C"/>
    <w:rsid w:val="001045BF"/>
    <w:rsid w:val="00105707"/>
    <w:rsid w:val="001062E3"/>
    <w:rsid w:val="00106347"/>
    <w:rsid w:val="0011249E"/>
    <w:rsid w:val="00114BE1"/>
    <w:rsid w:val="0011536A"/>
    <w:rsid w:val="00115673"/>
    <w:rsid w:val="00122686"/>
    <w:rsid w:val="001227D7"/>
    <w:rsid w:val="00125B8F"/>
    <w:rsid w:val="001262A0"/>
    <w:rsid w:val="00131BFA"/>
    <w:rsid w:val="00134F8F"/>
    <w:rsid w:val="001358C2"/>
    <w:rsid w:val="00136739"/>
    <w:rsid w:val="001407E0"/>
    <w:rsid w:val="0014400E"/>
    <w:rsid w:val="00146764"/>
    <w:rsid w:val="00150A89"/>
    <w:rsid w:val="00153339"/>
    <w:rsid w:val="0015430A"/>
    <w:rsid w:val="001557A1"/>
    <w:rsid w:val="00156115"/>
    <w:rsid w:val="001562A9"/>
    <w:rsid w:val="00156AA6"/>
    <w:rsid w:val="001576B5"/>
    <w:rsid w:val="001603B0"/>
    <w:rsid w:val="001606C7"/>
    <w:rsid w:val="00162FB3"/>
    <w:rsid w:val="00166C26"/>
    <w:rsid w:val="001718F4"/>
    <w:rsid w:val="00172306"/>
    <w:rsid w:val="00174796"/>
    <w:rsid w:val="00177F2B"/>
    <w:rsid w:val="00181919"/>
    <w:rsid w:val="00182065"/>
    <w:rsid w:val="00182D3C"/>
    <w:rsid w:val="001835B7"/>
    <w:rsid w:val="0019027A"/>
    <w:rsid w:val="001913FE"/>
    <w:rsid w:val="00196A94"/>
    <w:rsid w:val="001970C0"/>
    <w:rsid w:val="00197392"/>
    <w:rsid w:val="00197CBF"/>
    <w:rsid w:val="001A061D"/>
    <w:rsid w:val="001A1B46"/>
    <w:rsid w:val="001A2173"/>
    <w:rsid w:val="001A30BA"/>
    <w:rsid w:val="001A50E5"/>
    <w:rsid w:val="001A6328"/>
    <w:rsid w:val="001A6DBE"/>
    <w:rsid w:val="001A72FB"/>
    <w:rsid w:val="001B6DBA"/>
    <w:rsid w:val="001B7E92"/>
    <w:rsid w:val="001C00FF"/>
    <w:rsid w:val="001C7AD1"/>
    <w:rsid w:val="001D0326"/>
    <w:rsid w:val="001D48C1"/>
    <w:rsid w:val="001D550A"/>
    <w:rsid w:val="001D6FE6"/>
    <w:rsid w:val="001E0F81"/>
    <w:rsid w:val="001E6165"/>
    <w:rsid w:val="001E7ACD"/>
    <w:rsid w:val="001F19F0"/>
    <w:rsid w:val="001F2C24"/>
    <w:rsid w:val="001F2D75"/>
    <w:rsid w:val="001F32D5"/>
    <w:rsid w:val="001F584D"/>
    <w:rsid w:val="001F6EC1"/>
    <w:rsid w:val="002005CF"/>
    <w:rsid w:val="00203E37"/>
    <w:rsid w:val="002123B9"/>
    <w:rsid w:val="002145FF"/>
    <w:rsid w:val="002147BE"/>
    <w:rsid w:val="00222CF5"/>
    <w:rsid w:val="00222DEF"/>
    <w:rsid w:val="0022628E"/>
    <w:rsid w:val="002262C7"/>
    <w:rsid w:val="00230552"/>
    <w:rsid w:val="00230678"/>
    <w:rsid w:val="00231527"/>
    <w:rsid w:val="00233BC2"/>
    <w:rsid w:val="00234B28"/>
    <w:rsid w:val="002363AC"/>
    <w:rsid w:val="00236D08"/>
    <w:rsid w:val="00245FC7"/>
    <w:rsid w:val="00255DC8"/>
    <w:rsid w:val="002566E4"/>
    <w:rsid w:val="00257423"/>
    <w:rsid w:val="002576D4"/>
    <w:rsid w:val="00260EC5"/>
    <w:rsid w:val="00260ECF"/>
    <w:rsid w:val="00262764"/>
    <w:rsid w:val="00262940"/>
    <w:rsid w:val="002629ED"/>
    <w:rsid w:val="002632B6"/>
    <w:rsid w:val="002649E8"/>
    <w:rsid w:val="002716B8"/>
    <w:rsid w:val="00271A32"/>
    <w:rsid w:val="00272A27"/>
    <w:rsid w:val="002748C0"/>
    <w:rsid w:val="00277AA4"/>
    <w:rsid w:val="00277EAA"/>
    <w:rsid w:val="00280F94"/>
    <w:rsid w:val="00283F67"/>
    <w:rsid w:val="00285E13"/>
    <w:rsid w:val="0029058D"/>
    <w:rsid w:val="00290D63"/>
    <w:rsid w:val="002912F0"/>
    <w:rsid w:val="00291539"/>
    <w:rsid w:val="00297246"/>
    <w:rsid w:val="0029785C"/>
    <w:rsid w:val="002A041A"/>
    <w:rsid w:val="002A0D16"/>
    <w:rsid w:val="002A0FC1"/>
    <w:rsid w:val="002A20EB"/>
    <w:rsid w:val="002A53AE"/>
    <w:rsid w:val="002A61F5"/>
    <w:rsid w:val="002A66EB"/>
    <w:rsid w:val="002B0995"/>
    <w:rsid w:val="002B19D9"/>
    <w:rsid w:val="002B3E58"/>
    <w:rsid w:val="002B4439"/>
    <w:rsid w:val="002B542D"/>
    <w:rsid w:val="002B59A2"/>
    <w:rsid w:val="002B74B0"/>
    <w:rsid w:val="002C4796"/>
    <w:rsid w:val="002C57FF"/>
    <w:rsid w:val="002C5A9A"/>
    <w:rsid w:val="002C5D7B"/>
    <w:rsid w:val="002D2894"/>
    <w:rsid w:val="002D2D65"/>
    <w:rsid w:val="002D3E90"/>
    <w:rsid w:val="002D60A0"/>
    <w:rsid w:val="002E234C"/>
    <w:rsid w:val="002E59BF"/>
    <w:rsid w:val="002E7F20"/>
    <w:rsid w:val="002F2ED4"/>
    <w:rsid w:val="002F37A7"/>
    <w:rsid w:val="002F4BAA"/>
    <w:rsid w:val="003024DC"/>
    <w:rsid w:val="003049BF"/>
    <w:rsid w:val="00306048"/>
    <w:rsid w:val="00307BB5"/>
    <w:rsid w:val="00311A7B"/>
    <w:rsid w:val="00312D66"/>
    <w:rsid w:val="00315105"/>
    <w:rsid w:val="00317765"/>
    <w:rsid w:val="003260EC"/>
    <w:rsid w:val="003270E3"/>
    <w:rsid w:val="003448A6"/>
    <w:rsid w:val="003451AD"/>
    <w:rsid w:val="00347D9E"/>
    <w:rsid w:val="00351160"/>
    <w:rsid w:val="00352F9A"/>
    <w:rsid w:val="00354B0E"/>
    <w:rsid w:val="00356448"/>
    <w:rsid w:val="00356EB1"/>
    <w:rsid w:val="00357AC9"/>
    <w:rsid w:val="00362270"/>
    <w:rsid w:val="003624FE"/>
    <w:rsid w:val="00364101"/>
    <w:rsid w:val="00365921"/>
    <w:rsid w:val="00365B29"/>
    <w:rsid w:val="00366AE3"/>
    <w:rsid w:val="00371A9C"/>
    <w:rsid w:val="00375E9E"/>
    <w:rsid w:val="00375F94"/>
    <w:rsid w:val="003764EA"/>
    <w:rsid w:val="00382D10"/>
    <w:rsid w:val="00385A04"/>
    <w:rsid w:val="0039589A"/>
    <w:rsid w:val="003A04F9"/>
    <w:rsid w:val="003A12E6"/>
    <w:rsid w:val="003A4821"/>
    <w:rsid w:val="003A57DE"/>
    <w:rsid w:val="003A6C54"/>
    <w:rsid w:val="003B16FC"/>
    <w:rsid w:val="003C029A"/>
    <w:rsid w:val="003C289B"/>
    <w:rsid w:val="003C4229"/>
    <w:rsid w:val="003C46E1"/>
    <w:rsid w:val="003C487B"/>
    <w:rsid w:val="003C4C39"/>
    <w:rsid w:val="003C5C8E"/>
    <w:rsid w:val="003C65DE"/>
    <w:rsid w:val="003C74BC"/>
    <w:rsid w:val="003D1995"/>
    <w:rsid w:val="003D1CA6"/>
    <w:rsid w:val="003D2257"/>
    <w:rsid w:val="003D5D03"/>
    <w:rsid w:val="003E450E"/>
    <w:rsid w:val="003E577F"/>
    <w:rsid w:val="003F067F"/>
    <w:rsid w:val="003F31CB"/>
    <w:rsid w:val="003F4242"/>
    <w:rsid w:val="003F4CC2"/>
    <w:rsid w:val="003F4E55"/>
    <w:rsid w:val="003F7C96"/>
    <w:rsid w:val="004035EF"/>
    <w:rsid w:val="00404DF1"/>
    <w:rsid w:val="004068BA"/>
    <w:rsid w:val="00406913"/>
    <w:rsid w:val="004103D1"/>
    <w:rsid w:val="00412B29"/>
    <w:rsid w:val="00412CBC"/>
    <w:rsid w:val="00416E23"/>
    <w:rsid w:val="00417B89"/>
    <w:rsid w:val="00421102"/>
    <w:rsid w:val="0042240B"/>
    <w:rsid w:val="0042344D"/>
    <w:rsid w:val="004276AA"/>
    <w:rsid w:val="00432DF9"/>
    <w:rsid w:val="00433221"/>
    <w:rsid w:val="00434903"/>
    <w:rsid w:val="00435B14"/>
    <w:rsid w:val="004373A6"/>
    <w:rsid w:val="00437798"/>
    <w:rsid w:val="00440591"/>
    <w:rsid w:val="004476BF"/>
    <w:rsid w:val="004514E7"/>
    <w:rsid w:val="00452622"/>
    <w:rsid w:val="004615D9"/>
    <w:rsid w:val="00462531"/>
    <w:rsid w:val="0046385B"/>
    <w:rsid w:val="004656A8"/>
    <w:rsid w:val="00470639"/>
    <w:rsid w:val="004711D3"/>
    <w:rsid w:val="00472276"/>
    <w:rsid w:val="00472827"/>
    <w:rsid w:val="00472F78"/>
    <w:rsid w:val="00474D72"/>
    <w:rsid w:val="00477B3B"/>
    <w:rsid w:val="00482675"/>
    <w:rsid w:val="0048555D"/>
    <w:rsid w:val="00485A13"/>
    <w:rsid w:val="0048702F"/>
    <w:rsid w:val="00491746"/>
    <w:rsid w:val="00492BD7"/>
    <w:rsid w:val="004970C3"/>
    <w:rsid w:val="00497111"/>
    <w:rsid w:val="00497E88"/>
    <w:rsid w:val="004A12E0"/>
    <w:rsid w:val="004A2739"/>
    <w:rsid w:val="004A4EFB"/>
    <w:rsid w:val="004A4F89"/>
    <w:rsid w:val="004A77A2"/>
    <w:rsid w:val="004B1B66"/>
    <w:rsid w:val="004B1C97"/>
    <w:rsid w:val="004B388E"/>
    <w:rsid w:val="004B4083"/>
    <w:rsid w:val="004B58C3"/>
    <w:rsid w:val="004C07C8"/>
    <w:rsid w:val="004C1A0E"/>
    <w:rsid w:val="004C2320"/>
    <w:rsid w:val="004C2558"/>
    <w:rsid w:val="004C39FA"/>
    <w:rsid w:val="004C4BFD"/>
    <w:rsid w:val="004C5A6E"/>
    <w:rsid w:val="004C75C7"/>
    <w:rsid w:val="004D1899"/>
    <w:rsid w:val="004D1D7E"/>
    <w:rsid w:val="004D2762"/>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2272"/>
    <w:rsid w:val="005042A2"/>
    <w:rsid w:val="00504B7F"/>
    <w:rsid w:val="0050530D"/>
    <w:rsid w:val="00505A7C"/>
    <w:rsid w:val="00506555"/>
    <w:rsid w:val="00507339"/>
    <w:rsid w:val="00510189"/>
    <w:rsid w:val="00514916"/>
    <w:rsid w:val="0051648A"/>
    <w:rsid w:val="005169BB"/>
    <w:rsid w:val="00520228"/>
    <w:rsid w:val="00524B82"/>
    <w:rsid w:val="0052694B"/>
    <w:rsid w:val="0052777D"/>
    <w:rsid w:val="005332E0"/>
    <w:rsid w:val="0053418A"/>
    <w:rsid w:val="005366EE"/>
    <w:rsid w:val="00537ECA"/>
    <w:rsid w:val="00540DF9"/>
    <w:rsid w:val="00547806"/>
    <w:rsid w:val="005541B5"/>
    <w:rsid w:val="00555236"/>
    <w:rsid w:val="005557D8"/>
    <w:rsid w:val="0056101C"/>
    <w:rsid w:val="00563167"/>
    <w:rsid w:val="00563DA5"/>
    <w:rsid w:val="00564CF0"/>
    <w:rsid w:val="00565923"/>
    <w:rsid w:val="0056681F"/>
    <w:rsid w:val="00570CD0"/>
    <w:rsid w:val="005764EF"/>
    <w:rsid w:val="00585D74"/>
    <w:rsid w:val="00586C97"/>
    <w:rsid w:val="0059030C"/>
    <w:rsid w:val="005A214A"/>
    <w:rsid w:val="005A372B"/>
    <w:rsid w:val="005A5D46"/>
    <w:rsid w:val="005A5DCB"/>
    <w:rsid w:val="005A76A5"/>
    <w:rsid w:val="005B076B"/>
    <w:rsid w:val="005B08AB"/>
    <w:rsid w:val="005B0B57"/>
    <w:rsid w:val="005B707C"/>
    <w:rsid w:val="005C303F"/>
    <w:rsid w:val="005C6BE4"/>
    <w:rsid w:val="005C6DBB"/>
    <w:rsid w:val="005C6E3E"/>
    <w:rsid w:val="005C7893"/>
    <w:rsid w:val="005D5806"/>
    <w:rsid w:val="005E5289"/>
    <w:rsid w:val="005F11E4"/>
    <w:rsid w:val="005F33E0"/>
    <w:rsid w:val="0060079B"/>
    <w:rsid w:val="006017C6"/>
    <w:rsid w:val="00602471"/>
    <w:rsid w:val="006127DD"/>
    <w:rsid w:val="00615956"/>
    <w:rsid w:val="006206E5"/>
    <w:rsid w:val="00620A38"/>
    <w:rsid w:val="00622AC7"/>
    <w:rsid w:val="00623158"/>
    <w:rsid w:val="00624601"/>
    <w:rsid w:val="006278E1"/>
    <w:rsid w:val="00632785"/>
    <w:rsid w:val="00632AA7"/>
    <w:rsid w:val="00632FE7"/>
    <w:rsid w:val="006352DF"/>
    <w:rsid w:val="00635E98"/>
    <w:rsid w:val="006400D1"/>
    <w:rsid w:val="00644410"/>
    <w:rsid w:val="00644D6E"/>
    <w:rsid w:val="0064501C"/>
    <w:rsid w:val="006468F2"/>
    <w:rsid w:val="006504D0"/>
    <w:rsid w:val="00651987"/>
    <w:rsid w:val="006520FE"/>
    <w:rsid w:val="00660E7C"/>
    <w:rsid w:val="0066277F"/>
    <w:rsid w:val="00667D70"/>
    <w:rsid w:val="006705BA"/>
    <w:rsid w:val="006721EA"/>
    <w:rsid w:val="00673BCF"/>
    <w:rsid w:val="00674798"/>
    <w:rsid w:val="006765AA"/>
    <w:rsid w:val="00680AF2"/>
    <w:rsid w:val="00681D91"/>
    <w:rsid w:val="0068405E"/>
    <w:rsid w:val="00686816"/>
    <w:rsid w:val="0068694D"/>
    <w:rsid w:val="00690FCA"/>
    <w:rsid w:val="006921A5"/>
    <w:rsid w:val="00692B1E"/>
    <w:rsid w:val="00693075"/>
    <w:rsid w:val="00693A7E"/>
    <w:rsid w:val="00695BBF"/>
    <w:rsid w:val="006967AD"/>
    <w:rsid w:val="006971C6"/>
    <w:rsid w:val="006A0584"/>
    <w:rsid w:val="006A1CD8"/>
    <w:rsid w:val="006A1D2F"/>
    <w:rsid w:val="006A33E7"/>
    <w:rsid w:val="006A5DB1"/>
    <w:rsid w:val="006B1B21"/>
    <w:rsid w:val="006B4DBD"/>
    <w:rsid w:val="006C4098"/>
    <w:rsid w:val="006C6281"/>
    <w:rsid w:val="006D19E6"/>
    <w:rsid w:val="006D20E8"/>
    <w:rsid w:val="006D3E49"/>
    <w:rsid w:val="006D5810"/>
    <w:rsid w:val="006D703A"/>
    <w:rsid w:val="006D79FF"/>
    <w:rsid w:val="006F1045"/>
    <w:rsid w:val="006F3EF9"/>
    <w:rsid w:val="006F4517"/>
    <w:rsid w:val="006F4F92"/>
    <w:rsid w:val="00700E90"/>
    <w:rsid w:val="00703E19"/>
    <w:rsid w:val="00705821"/>
    <w:rsid w:val="007100E4"/>
    <w:rsid w:val="00714DA2"/>
    <w:rsid w:val="00715215"/>
    <w:rsid w:val="00715F6E"/>
    <w:rsid w:val="007161C2"/>
    <w:rsid w:val="007162F0"/>
    <w:rsid w:val="007201FA"/>
    <w:rsid w:val="00724BB7"/>
    <w:rsid w:val="00724FCA"/>
    <w:rsid w:val="007254FE"/>
    <w:rsid w:val="00736438"/>
    <w:rsid w:val="0073765F"/>
    <w:rsid w:val="00741C07"/>
    <w:rsid w:val="007445FB"/>
    <w:rsid w:val="0074562E"/>
    <w:rsid w:val="007469EE"/>
    <w:rsid w:val="00747424"/>
    <w:rsid w:val="00747A64"/>
    <w:rsid w:val="00753F49"/>
    <w:rsid w:val="0075480E"/>
    <w:rsid w:val="00755656"/>
    <w:rsid w:val="00756A0F"/>
    <w:rsid w:val="00760368"/>
    <w:rsid w:val="0076297A"/>
    <w:rsid w:val="0076384F"/>
    <w:rsid w:val="0077264E"/>
    <w:rsid w:val="00773DB6"/>
    <w:rsid w:val="00774173"/>
    <w:rsid w:val="007756BE"/>
    <w:rsid w:val="007757DF"/>
    <w:rsid w:val="0078096B"/>
    <w:rsid w:val="00781024"/>
    <w:rsid w:val="00792967"/>
    <w:rsid w:val="00795CBF"/>
    <w:rsid w:val="007A1E39"/>
    <w:rsid w:val="007A2156"/>
    <w:rsid w:val="007A3EFC"/>
    <w:rsid w:val="007A5198"/>
    <w:rsid w:val="007A5BA3"/>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7F032B"/>
    <w:rsid w:val="007F34D2"/>
    <w:rsid w:val="0081030B"/>
    <w:rsid w:val="008103DC"/>
    <w:rsid w:val="00810492"/>
    <w:rsid w:val="0081152F"/>
    <w:rsid w:val="00813F2D"/>
    <w:rsid w:val="00814AF0"/>
    <w:rsid w:val="008156BD"/>
    <w:rsid w:val="0082253F"/>
    <w:rsid w:val="00825551"/>
    <w:rsid w:val="00830130"/>
    <w:rsid w:val="00831395"/>
    <w:rsid w:val="00833928"/>
    <w:rsid w:val="0084078D"/>
    <w:rsid w:val="00840F73"/>
    <w:rsid w:val="00845E52"/>
    <w:rsid w:val="008471D7"/>
    <w:rsid w:val="0085074E"/>
    <w:rsid w:val="00851E57"/>
    <w:rsid w:val="00852B2F"/>
    <w:rsid w:val="00852BF7"/>
    <w:rsid w:val="00854349"/>
    <w:rsid w:val="0085544E"/>
    <w:rsid w:val="008578BB"/>
    <w:rsid w:val="00860AD0"/>
    <w:rsid w:val="008616FC"/>
    <w:rsid w:val="00861CD5"/>
    <w:rsid w:val="0086262B"/>
    <w:rsid w:val="008647F2"/>
    <w:rsid w:val="00866371"/>
    <w:rsid w:val="00870731"/>
    <w:rsid w:val="0087104E"/>
    <w:rsid w:val="00871074"/>
    <w:rsid w:val="00874069"/>
    <w:rsid w:val="008759BF"/>
    <w:rsid w:val="0088598D"/>
    <w:rsid w:val="00890147"/>
    <w:rsid w:val="00890818"/>
    <w:rsid w:val="00893DC5"/>
    <w:rsid w:val="00896872"/>
    <w:rsid w:val="00897FCA"/>
    <w:rsid w:val="008A5331"/>
    <w:rsid w:val="008A69EF"/>
    <w:rsid w:val="008B0882"/>
    <w:rsid w:val="008B29E6"/>
    <w:rsid w:val="008B33C6"/>
    <w:rsid w:val="008B6645"/>
    <w:rsid w:val="008B6F63"/>
    <w:rsid w:val="008B71E8"/>
    <w:rsid w:val="008B73AD"/>
    <w:rsid w:val="008C3D5A"/>
    <w:rsid w:val="008C3F59"/>
    <w:rsid w:val="008C4BFF"/>
    <w:rsid w:val="008C5441"/>
    <w:rsid w:val="008C7856"/>
    <w:rsid w:val="008D180D"/>
    <w:rsid w:val="008D216B"/>
    <w:rsid w:val="008D225C"/>
    <w:rsid w:val="008D33EA"/>
    <w:rsid w:val="008D5AD6"/>
    <w:rsid w:val="008E1702"/>
    <w:rsid w:val="008E2B59"/>
    <w:rsid w:val="008F1F52"/>
    <w:rsid w:val="008F4B9D"/>
    <w:rsid w:val="008F4C2E"/>
    <w:rsid w:val="008F6BFD"/>
    <w:rsid w:val="008F6FCB"/>
    <w:rsid w:val="008F711D"/>
    <w:rsid w:val="00906DAD"/>
    <w:rsid w:val="00913AE6"/>
    <w:rsid w:val="009176AE"/>
    <w:rsid w:val="00930A15"/>
    <w:rsid w:val="00932E89"/>
    <w:rsid w:val="0093312F"/>
    <w:rsid w:val="0093678A"/>
    <w:rsid w:val="00943BB5"/>
    <w:rsid w:val="00947093"/>
    <w:rsid w:val="009534C6"/>
    <w:rsid w:val="009546EB"/>
    <w:rsid w:val="00955DEC"/>
    <w:rsid w:val="0096198B"/>
    <w:rsid w:val="00963611"/>
    <w:rsid w:val="0097214C"/>
    <w:rsid w:val="0097393A"/>
    <w:rsid w:val="00981C21"/>
    <w:rsid w:val="00984C23"/>
    <w:rsid w:val="0099580D"/>
    <w:rsid w:val="009A0A70"/>
    <w:rsid w:val="009A2178"/>
    <w:rsid w:val="009A399E"/>
    <w:rsid w:val="009A61C6"/>
    <w:rsid w:val="009B1EF2"/>
    <w:rsid w:val="009B6B49"/>
    <w:rsid w:val="009C104C"/>
    <w:rsid w:val="009C1305"/>
    <w:rsid w:val="009C5AAD"/>
    <w:rsid w:val="009C5FDD"/>
    <w:rsid w:val="009D14B9"/>
    <w:rsid w:val="009D1752"/>
    <w:rsid w:val="009D1951"/>
    <w:rsid w:val="009D197A"/>
    <w:rsid w:val="009D3B9C"/>
    <w:rsid w:val="009D468D"/>
    <w:rsid w:val="009D5C88"/>
    <w:rsid w:val="009D66D2"/>
    <w:rsid w:val="009E3782"/>
    <w:rsid w:val="009E5A0F"/>
    <w:rsid w:val="009E61A0"/>
    <w:rsid w:val="009E7C94"/>
    <w:rsid w:val="009F350B"/>
    <w:rsid w:val="009F394D"/>
    <w:rsid w:val="009F5AC5"/>
    <w:rsid w:val="00A012AF"/>
    <w:rsid w:val="00A052B0"/>
    <w:rsid w:val="00A052F6"/>
    <w:rsid w:val="00A2044F"/>
    <w:rsid w:val="00A20E45"/>
    <w:rsid w:val="00A213D0"/>
    <w:rsid w:val="00A213F5"/>
    <w:rsid w:val="00A31548"/>
    <w:rsid w:val="00A34DCE"/>
    <w:rsid w:val="00A376FC"/>
    <w:rsid w:val="00A408C9"/>
    <w:rsid w:val="00A46EEC"/>
    <w:rsid w:val="00A47901"/>
    <w:rsid w:val="00A51616"/>
    <w:rsid w:val="00A558CF"/>
    <w:rsid w:val="00A55AB6"/>
    <w:rsid w:val="00A567DB"/>
    <w:rsid w:val="00A57C97"/>
    <w:rsid w:val="00A642FF"/>
    <w:rsid w:val="00A70D4D"/>
    <w:rsid w:val="00A70FD7"/>
    <w:rsid w:val="00A764D7"/>
    <w:rsid w:val="00A809B8"/>
    <w:rsid w:val="00A83348"/>
    <w:rsid w:val="00A835C4"/>
    <w:rsid w:val="00A84DDE"/>
    <w:rsid w:val="00A857E6"/>
    <w:rsid w:val="00A90CD1"/>
    <w:rsid w:val="00A915B0"/>
    <w:rsid w:val="00A9645E"/>
    <w:rsid w:val="00AA1268"/>
    <w:rsid w:val="00AA3D60"/>
    <w:rsid w:val="00AA4A0A"/>
    <w:rsid w:val="00AA4BB8"/>
    <w:rsid w:val="00AA56A9"/>
    <w:rsid w:val="00AA61BD"/>
    <w:rsid w:val="00AB0051"/>
    <w:rsid w:val="00AB0ACF"/>
    <w:rsid w:val="00AB2173"/>
    <w:rsid w:val="00AB2B81"/>
    <w:rsid w:val="00AB2C16"/>
    <w:rsid w:val="00AB508C"/>
    <w:rsid w:val="00AB55BE"/>
    <w:rsid w:val="00AB577D"/>
    <w:rsid w:val="00AB6ED4"/>
    <w:rsid w:val="00AB7DCD"/>
    <w:rsid w:val="00AC168F"/>
    <w:rsid w:val="00AC4501"/>
    <w:rsid w:val="00AC4991"/>
    <w:rsid w:val="00AC4C8C"/>
    <w:rsid w:val="00AC71C0"/>
    <w:rsid w:val="00AC76A5"/>
    <w:rsid w:val="00AD007B"/>
    <w:rsid w:val="00AD078C"/>
    <w:rsid w:val="00AD094D"/>
    <w:rsid w:val="00AD0A86"/>
    <w:rsid w:val="00AD1A10"/>
    <w:rsid w:val="00AD1FC8"/>
    <w:rsid w:val="00AD359C"/>
    <w:rsid w:val="00AD5BFA"/>
    <w:rsid w:val="00AD7659"/>
    <w:rsid w:val="00AE2B17"/>
    <w:rsid w:val="00AE3B11"/>
    <w:rsid w:val="00AF3761"/>
    <w:rsid w:val="00AF798B"/>
    <w:rsid w:val="00B021CE"/>
    <w:rsid w:val="00B05F53"/>
    <w:rsid w:val="00B1278E"/>
    <w:rsid w:val="00B20357"/>
    <w:rsid w:val="00B215C6"/>
    <w:rsid w:val="00B23D35"/>
    <w:rsid w:val="00B247CA"/>
    <w:rsid w:val="00B26D3A"/>
    <w:rsid w:val="00B343E0"/>
    <w:rsid w:val="00B374F0"/>
    <w:rsid w:val="00B37BAD"/>
    <w:rsid w:val="00B426F9"/>
    <w:rsid w:val="00B43099"/>
    <w:rsid w:val="00B45595"/>
    <w:rsid w:val="00B46BF0"/>
    <w:rsid w:val="00B46C1D"/>
    <w:rsid w:val="00B47807"/>
    <w:rsid w:val="00B62067"/>
    <w:rsid w:val="00B655B0"/>
    <w:rsid w:val="00B67C04"/>
    <w:rsid w:val="00B70118"/>
    <w:rsid w:val="00B722BB"/>
    <w:rsid w:val="00B7444B"/>
    <w:rsid w:val="00B75222"/>
    <w:rsid w:val="00B7527C"/>
    <w:rsid w:val="00B77D64"/>
    <w:rsid w:val="00B83085"/>
    <w:rsid w:val="00B83F0C"/>
    <w:rsid w:val="00B90116"/>
    <w:rsid w:val="00B90472"/>
    <w:rsid w:val="00B90846"/>
    <w:rsid w:val="00B9359E"/>
    <w:rsid w:val="00B97E43"/>
    <w:rsid w:val="00BA123A"/>
    <w:rsid w:val="00BA2AAC"/>
    <w:rsid w:val="00BA5395"/>
    <w:rsid w:val="00BA6A4D"/>
    <w:rsid w:val="00BB23A1"/>
    <w:rsid w:val="00BB32D8"/>
    <w:rsid w:val="00BC0E6D"/>
    <w:rsid w:val="00BC4B5D"/>
    <w:rsid w:val="00BC6219"/>
    <w:rsid w:val="00BC6DD1"/>
    <w:rsid w:val="00BC710C"/>
    <w:rsid w:val="00BC7299"/>
    <w:rsid w:val="00BC76C4"/>
    <w:rsid w:val="00BD15E0"/>
    <w:rsid w:val="00BD2CDB"/>
    <w:rsid w:val="00BD4CEA"/>
    <w:rsid w:val="00BE1505"/>
    <w:rsid w:val="00BE15C4"/>
    <w:rsid w:val="00BE6113"/>
    <w:rsid w:val="00BF020A"/>
    <w:rsid w:val="00BF0D6B"/>
    <w:rsid w:val="00BF385C"/>
    <w:rsid w:val="00C035EB"/>
    <w:rsid w:val="00C0707E"/>
    <w:rsid w:val="00C128A3"/>
    <w:rsid w:val="00C13FD0"/>
    <w:rsid w:val="00C222E9"/>
    <w:rsid w:val="00C2297B"/>
    <w:rsid w:val="00C248AD"/>
    <w:rsid w:val="00C248F9"/>
    <w:rsid w:val="00C26295"/>
    <w:rsid w:val="00C30267"/>
    <w:rsid w:val="00C32CED"/>
    <w:rsid w:val="00C40DD1"/>
    <w:rsid w:val="00C41065"/>
    <w:rsid w:val="00C431DE"/>
    <w:rsid w:val="00C4330A"/>
    <w:rsid w:val="00C435FA"/>
    <w:rsid w:val="00C44A19"/>
    <w:rsid w:val="00C44D1B"/>
    <w:rsid w:val="00C4502E"/>
    <w:rsid w:val="00C47543"/>
    <w:rsid w:val="00C5040F"/>
    <w:rsid w:val="00C5064E"/>
    <w:rsid w:val="00C54D3E"/>
    <w:rsid w:val="00C61ACE"/>
    <w:rsid w:val="00C66801"/>
    <w:rsid w:val="00C67DCC"/>
    <w:rsid w:val="00C7029A"/>
    <w:rsid w:val="00C72D15"/>
    <w:rsid w:val="00C732BA"/>
    <w:rsid w:val="00C81A03"/>
    <w:rsid w:val="00C8449F"/>
    <w:rsid w:val="00C916BD"/>
    <w:rsid w:val="00C92DEF"/>
    <w:rsid w:val="00C93180"/>
    <w:rsid w:val="00C939A8"/>
    <w:rsid w:val="00C93AD4"/>
    <w:rsid w:val="00C9553E"/>
    <w:rsid w:val="00C95C24"/>
    <w:rsid w:val="00C97B4D"/>
    <w:rsid w:val="00C97B9D"/>
    <w:rsid w:val="00CA6075"/>
    <w:rsid w:val="00CB38B5"/>
    <w:rsid w:val="00CB53DF"/>
    <w:rsid w:val="00CC2B7B"/>
    <w:rsid w:val="00CD31F3"/>
    <w:rsid w:val="00CD585A"/>
    <w:rsid w:val="00CE0C45"/>
    <w:rsid w:val="00CE3A83"/>
    <w:rsid w:val="00CE4C29"/>
    <w:rsid w:val="00CE5392"/>
    <w:rsid w:val="00CE6B4F"/>
    <w:rsid w:val="00CE771C"/>
    <w:rsid w:val="00CE7D1E"/>
    <w:rsid w:val="00CF2FA1"/>
    <w:rsid w:val="00CF3654"/>
    <w:rsid w:val="00CF3D73"/>
    <w:rsid w:val="00CF5FFD"/>
    <w:rsid w:val="00CF6F2E"/>
    <w:rsid w:val="00CF7DC1"/>
    <w:rsid w:val="00D00BFA"/>
    <w:rsid w:val="00D0743E"/>
    <w:rsid w:val="00D077EF"/>
    <w:rsid w:val="00D10491"/>
    <w:rsid w:val="00D12ED3"/>
    <w:rsid w:val="00D12EFC"/>
    <w:rsid w:val="00D12FDC"/>
    <w:rsid w:val="00D1558C"/>
    <w:rsid w:val="00D16F85"/>
    <w:rsid w:val="00D17AB7"/>
    <w:rsid w:val="00D25A4E"/>
    <w:rsid w:val="00D31861"/>
    <w:rsid w:val="00D32B9A"/>
    <w:rsid w:val="00D32BA7"/>
    <w:rsid w:val="00D362C0"/>
    <w:rsid w:val="00D468A2"/>
    <w:rsid w:val="00D54868"/>
    <w:rsid w:val="00D55118"/>
    <w:rsid w:val="00D56ACD"/>
    <w:rsid w:val="00D56B26"/>
    <w:rsid w:val="00D6215E"/>
    <w:rsid w:val="00D62414"/>
    <w:rsid w:val="00D6562F"/>
    <w:rsid w:val="00D72A21"/>
    <w:rsid w:val="00D73D97"/>
    <w:rsid w:val="00D74D83"/>
    <w:rsid w:val="00D74E05"/>
    <w:rsid w:val="00D75AD8"/>
    <w:rsid w:val="00D7680A"/>
    <w:rsid w:val="00D77F2B"/>
    <w:rsid w:val="00D81E60"/>
    <w:rsid w:val="00D8631A"/>
    <w:rsid w:val="00D86C57"/>
    <w:rsid w:val="00D87FDE"/>
    <w:rsid w:val="00DA25E4"/>
    <w:rsid w:val="00DA3149"/>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1233"/>
    <w:rsid w:val="00DE2296"/>
    <w:rsid w:val="00DE2B2D"/>
    <w:rsid w:val="00DE6FFE"/>
    <w:rsid w:val="00DE7237"/>
    <w:rsid w:val="00DE759E"/>
    <w:rsid w:val="00DF0AEE"/>
    <w:rsid w:val="00DF24D6"/>
    <w:rsid w:val="00DF5262"/>
    <w:rsid w:val="00DF72D3"/>
    <w:rsid w:val="00E01C02"/>
    <w:rsid w:val="00E023F6"/>
    <w:rsid w:val="00E04AE3"/>
    <w:rsid w:val="00E05C1E"/>
    <w:rsid w:val="00E07726"/>
    <w:rsid w:val="00E1157B"/>
    <w:rsid w:val="00E169DF"/>
    <w:rsid w:val="00E17A56"/>
    <w:rsid w:val="00E20B8A"/>
    <w:rsid w:val="00E25056"/>
    <w:rsid w:val="00E26AF4"/>
    <w:rsid w:val="00E30E64"/>
    <w:rsid w:val="00E34A89"/>
    <w:rsid w:val="00E46C80"/>
    <w:rsid w:val="00E47BCF"/>
    <w:rsid w:val="00E525D7"/>
    <w:rsid w:val="00E54A90"/>
    <w:rsid w:val="00E567AA"/>
    <w:rsid w:val="00E57466"/>
    <w:rsid w:val="00E60473"/>
    <w:rsid w:val="00E60C7E"/>
    <w:rsid w:val="00E62426"/>
    <w:rsid w:val="00E636D3"/>
    <w:rsid w:val="00E6402C"/>
    <w:rsid w:val="00E74B59"/>
    <w:rsid w:val="00E77DA5"/>
    <w:rsid w:val="00E81DD1"/>
    <w:rsid w:val="00E81EA3"/>
    <w:rsid w:val="00E823DF"/>
    <w:rsid w:val="00E8409F"/>
    <w:rsid w:val="00E85927"/>
    <w:rsid w:val="00E933B2"/>
    <w:rsid w:val="00E96D68"/>
    <w:rsid w:val="00E96F74"/>
    <w:rsid w:val="00EA15FF"/>
    <w:rsid w:val="00EA200E"/>
    <w:rsid w:val="00EA3C87"/>
    <w:rsid w:val="00EA7C35"/>
    <w:rsid w:val="00EB005C"/>
    <w:rsid w:val="00EB1959"/>
    <w:rsid w:val="00EB20F9"/>
    <w:rsid w:val="00EB27C3"/>
    <w:rsid w:val="00EB344F"/>
    <w:rsid w:val="00EB35CF"/>
    <w:rsid w:val="00EC00C5"/>
    <w:rsid w:val="00EC6F52"/>
    <w:rsid w:val="00ED1558"/>
    <w:rsid w:val="00ED2D04"/>
    <w:rsid w:val="00ED3A8F"/>
    <w:rsid w:val="00ED3FAE"/>
    <w:rsid w:val="00ED42C4"/>
    <w:rsid w:val="00ED5D1E"/>
    <w:rsid w:val="00ED6872"/>
    <w:rsid w:val="00EE0BCD"/>
    <w:rsid w:val="00EE5511"/>
    <w:rsid w:val="00EF4222"/>
    <w:rsid w:val="00EF7281"/>
    <w:rsid w:val="00F021E7"/>
    <w:rsid w:val="00F02824"/>
    <w:rsid w:val="00F1022D"/>
    <w:rsid w:val="00F10C99"/>
    <w:rsid w:val="00F123AB"/>
    <w:rsid w:val="00F13662"/>
    <w:rsid w:val="00F1446A"/>
    <w:rsid w:val="00F152DF"/>
    <w:rsid w:val="00F238C1"/>
    <w:rsid w:val="00F24B91"/>
    <w:rsid w:val="00F33323"/>
    <w:rsid w:val="00F342EA"/>
    <w:rsid w:val="00F40268"/>
    <w:rsid w:val="00F42F0A"/>
    <w:rsid w:val="00F47153"/>
    <w:rsid w:val="00F475AA"/>
    <w:rsid w:val="00F503F7"/>
    <w:rsid w:val="00F5149F"/>
    <w:rsid w:val="00F526C6"/>
    <w:rsid w:val="00F53FC7"/>
    <w:rsid w:val="00F554C5"/>
    <w:rsid w:val="00F56CE2"/>
    <w:rsid w:val="00F63498"/>
    <w:rsid w:val="00F643AC"/>
    <w:rsid w:val="00F6612B"/>
    <w:rsid w:val="00F664E1"/>
    <w:rsid w:val="00F67DA5"/>
    <w:rsid w:val="00F7088C"/>
    <w:rsid w:val="00F7249A"/>
    <w:rsid w:val="00F775FC"/>
    <w:rsid w:val="00F7797C"/>
    <w:rsid w:val="00F81305"/>
    <w:rsid w:val="00F83610"/>
    <w:rsid w:val="00F8480E"/>
    <w:rsid w:val="00F908E6"/>
    <w:rsid w:val="00F9430C"/>
    <w:rsid w:val="00F9691F"/>
    <w:rsid w:val="00F96D2D"/>
    <w:rsid w:val="00FA3954"/>
    <w:rsid w:val="00FA426E"/>
    <w:rsid w:val="00FA54D9"/>
    <w:rsid w:val="00FB762E"/>
    <w:rsid w:val="00FC00E2"/>
    <w:rsid w:val="00FC063D"/>
    <w:rsid w:val="00FC26DF"/>
    <w:rsid w:val="00FC3D03"/>
    <w:rsid w:val="00FC6618"/>
    <w:rsid w:val="00FC687F"/>
    <w:rsid w:val="00FC7108"/>
    <w:rsid w:val="00FD0647"/>
    <w:rsid w:val="00FD112A"/>
    <w:rsid w:val="00FD32F7"/>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3A6322"/>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549417600">
      <w:bodyDiv w:val="1"/>
      <w:marLeft w:val="0"/>
      <w:marRight w:val="0"/>
      <w:marTop w:val="0"/>
      <w:marBottom w:val="0"/>
      <w:divBdr>
        <w:top w:val="none" w:sz="0" w:space="0" w:color="auto"/>
        <w:left w:val="none" w:sz="0" w:space="0" w:color="auto"/>
        <w:bottom w:val="none" w:sz="0" w:space="0" w:color="auto"/>
        <w:right w:val="none" w:sz="0" w:space="0" w:color="auto"/>
      </w:divBdr>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 w:id="21261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4.png"/><Relationship Id="rId42" Type="http://schemas.openxmlformats.org/officeDocument/2006/relationships/hyperlink" Target="https://en.wikipedia.org/wiki/Mixture_model" TargetMode="Externa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hyperlink" Target="https://www.pyimagesearch.com/wp-content/uploads/2015/12/lbp_calculation.jpg" TargetMode="External"/><Relationship Id="rId37" Type="http://schemas.openxmlformats.org/officeDocument/2006/relationships/image" Target="media/image20.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tutorialspoint.com/machine_learning_with_python" TargetMode="External"/><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www.outex.oulu.fi/publications/pami_02_opm.pdf" TargetMode="External"/><Relationship Id="rId30" Type="http://schemas.openxmlformats.org/officeDocument/2006/relationships/hyperlink" Target="https://www.pyimagesearch.com/wp-content/uploads/2015/12/lbp_thresholding.jpg" TargetMode="External"/><Relationship Id="rId35" Type="http://schemas.openxmlformats.org/officeDocument/2006/relationships/image" Target="media/image19.jpe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yperlink" Target="https://github.com/Aftaab99/OfflineSignatureVerification" TargetMode="Externa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ipfs.io/ipfs/QmXoypizjW3WknFiJnKLwHCnL72vedxjQkDDP1mXWo6uco/wiki/Otsu's_method.html" TargetMode="External"/><Relationship Id="rId33" Type="http://schemas.openxmlformats.org/officeDocument/2006/relationships/image" Target="media/image18.jpeg"/><Relationship Id="rId38" Type="http://schemas.openxmlformats.org/officeDocument/2006/relationships/hyperlink" Target="https://www.pyimagesearch.com/wp-content/uploads/2015/12/lbp_256bin_histogram.jpg" TargetMode="External"/><Relationship Id="rId46" Type="http://schemas.openxmlformats.org/officeDocument/2006/relationships/hyperlink" Target="https://pypi.python.org/" TargetMode="Externa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hyperlink" Target="http://www.iapr-tc11.org/mediawiki/index.php?title=Datasets_Lis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cs.opencv.org/3.4.0/d7/d1b/group__imgproc__misc.html" TargetMode="External"/><Relationship Id="rId28" Type="http://schemas.openxmlformats.org/officeDocument/2006/relationships/hyperlink" Target="http://haralick.org/journals/TexturalFeatures.pdf" TargetMode="External"/><Relationship Id="rId36" Type="http://schemas.openxmlformats.org/officeDocument/2006/relationships/hyperlink" Target="https://www.pyimagesearch.com/wp-content/uploads/2015/12/lbp_2d_array.jpg" TargetMode="External"/><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image" Target="media/image3.png"/><Relationship Id="rId31" Type="http://schemas.openxmlformats.org/officeDocument/2006/relationships/image" Target="media/image17.jpe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hyperlink" Target="https://www.tutorialspoint.com/dip" TargetMode="External"/><Relationship Id="rId78" Type="http://schemas.openxmlformats.org/officeDocument/2006/relationships/hyperlink" Target="https://www.irjet.net/archives/V6/i4/IRJET-V6I4130.pdf"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hyperlink" Target="https://www.pyimagesearch.com/wp-content/uploads/2015/12/lbp_to_output.jp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www.iapr-tc11.org/mediawiki/index.php?title=Datasets_List" TargetMode="Externa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hyperlink" Target="http://www.mathworks.com/help/images/gray-level-co-occurrence-matrix-glcm.html" TargetMode="External"/><Relationship Id="rId24" Type="http://schemas.openxmlformats.org/officeDocument/2006/relationships/hyperlink" Target="https://docs.opencv.org/3.4.0/d7/d1b/group__imgproc__misc.html" TargetMode="External"/><Relationship Id="rId40" Type="http://schemas.openxmlformats.org/officeDocument/2006/relationships/hyperlink" Target="https://www.pyimagesearch.com/wp-content/uploads/2015/12/lbp_num_points_radii.jpg" TargetMode="External"/><Relationship Id="rId45" Type="http://schemas.openxmlformats.org/officeDocument/2006/relationships/image" Target="media/image25.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B425E-D866-46E3-933E-73D93E381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1</TotalTime>
  <Pages>42</Pages>
  <Words>11430</Words>
  <Characters>65156</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906</cp:revision>
  <cp:lastPrinted>2019-04-17T18:25:00Z</cp:lastPrinted>
  <dcterms:created xsi:type="dcterms:W3CDTF">2017-09-08T10:45:00Z</dcterms:created>
  <dcterms:modified xsi:type="dcterms:W3CDTF">2019-04-1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